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6A928" w14:textId="4269B9C3" w:rsidR="00746B7B" w:rsidRDefault="004E507A" w:rsidP="0048091C">
      <w:pPr>
        <w:jc w:val="center"/>
      </w:pPr>
      <w:r w:rsidRPr="004E507A">
        <w:rPr>
          <w:sz w:val="48"/>
          <w:szCs w:val="48"/>
        </w:rPr>
        <w:t xml:space="preserve">PEMBUATAN STATIC MOBILE APPS UNTUK PROFIL PROGRAM STUDI </w:t>
      </w:r>
      <w:r w:rsidR="00083D38">
        <w:rPr>
          <w:sz w:val="48"/>
          <w:szCs w:val="48"/>
        </w:rPr>
        <w:t>MATEMATIKA</w:t>
      </w:r>
      <w:r w:rsidRPr="004E507A">
        <w:rPr>
          <w:sz w:val="48"/>
          <w:szCs w:val="48"/>
        </w:rPr>
        <w:t xml:space="preserve"> DAN DI</w:t>
      </w:r>
      <w:r w:rsidR="00083D38">
        <w:rPr>
          <w:sz w:val="48"/>
          <w:szCs w:val="48"/>
        </w:rPr>
        <w:t>PLOMA</w:t>
      </w:r>
      <w:r w:rsidRPr="004E507A">
        <w:rPr>
          <w:sz w:val="48"/>
          <w:szCs w:val="48"/>
        </w:rPr>
        <w:t xml:space="preserve"> K</w:t>
      </w:r>
      <w:r w:rsidR="00083D38">
        <w:rPr>
          <w:sz w:val="48"/>
          <w:szCs w:val="48"/>
        </w:rPr>
        <w:t>EBIDANAN</w:t>
      </w:r>
      <w:r w:rsidRPr="004E507A">
        <w:rPr>
          <w:sz w:val="48"/>
          <w:szCs w:val="48"/>
        </w:rPr>
        <w:t xml:space="preserve"> UNPAD</w:t>
      </w:r>
    </w:p>
    <w:p w14:paraId="78441162" w14:textId="77777777" w:rsidR="00746B7B" w:rsidRDefault="00746B7B" w:rsidP="0048091C">
      <w:pPr>
        <w:pBdr>
          <w:top w:val="nil"/>
          <w:left w:val="nil"/>
          <w:bottom w:val="nil"/>
          <w:right w:val="nil"/>
          <w:between w:val="nil"/>
        </w:pBdr>
        <w:spacing w:after="320"/>
        <w:jc w:val="center"/>
        <w:rPr>
          <w:color w:val="000000"/>
          <w:sz w:val="22"/>
          <w:szCs w:val="22"/>
        </w:rPr>
      </w:pPr>
      <w:bookmarkStart w:id="0" w:name="_gjdgxs" w:colFirst="0" w:colLast="0"/>
      <w:bookmarkEnd w:id="0"/>
    </w:p>
    <w:p w14:paraId="665BE319" w14:textId="4927E9A3" w:rsidR="00746B7B" w:rsidRDefault="00000000" w:rsidP="0048091C">
      <w:pPr>
        <w:pBdr>
          <w:top w:val="nil"/>
          <w:left w:val="nil"/>
          <w:bottom w:val="nil"/>
          <w:right w:val="nil"/>
          <w:between w:val="nil"/>
        </w:pBdr>
        <w:spacing w:after="320"/>
        <w:jc w:val="center"/>
        <w:rPr>
          <w:rFonts w:ascii="Courier" w:eastAsia="Courier" w:hAnsi="Courier" w:cs="Courier"/>
          <w:color w:val="000000"/>
          <w:sz w:val="18"/>
          <w:szCs w:val="18"/>
        </w:rPr>
      </w:pPr>
      <w:hyperlink r:id="rId8" w:history="1">
        <w:r w:rsidR="00083D38" w:rsidRPr="00CF3E6B">
          <w:rPr>
            <w:rStyle w:val="Hyperlink"/>
            <w:rFonts w:ascii="Courier" w:eastAsia="Courier" w:hAnsi="Courier" w:cs="Courier"/>
            <w:sz w:val="18"/>
            <w:szCs w:val="18"/>
          </w:rPr>
          <w:t>shania18001@mail.unpad.ac.id</w:t>
        </w:r>
      </w:hyperlink>
    </w:p>
    <w:p w14:paraId="6E2411B8" w14:textId="77777777" w:rsidR="00746B7B" w:rsidRDefault="003A74ED" w:rsidP="0048091C">
      <w:pPr>
        <w:pBdr>
          <w:top w:val="nil"/>
          <w:left w:val="nil"/>
          <w:bottom w:val="nil"/>
          <w:right w:val="nil"/>
          <w:between w:val="nil"/>
        </w:pBdr>
        <w:spacing w:after="320"/>
        <w:jc w:val="both"/>
        <w:rPr>
          <w:rFonts w:ascii="Courier" w:eastAsia="Courier" w:hAnsi="Courier" w:cs="Courier"/>
          <w:color w:val="000000"/>
          <w:sz w:val="18"/>
          <w:szCs w:val="18"/>
        </w:rPr>
        <w:sectPr w:rsidR="00746B7B">
          <w:headerReference w:type="even" r:id="rId9"/>
          <w:headerReference w:type="default" r:id="rId10"/>
          <w:footerReference w:type="even" r:id="rId11"/>
          <w:footerReference w:type="default" r:id="rId12"/>
          <w:footerReference w:type="first" r:id="rId13"/>
          <w:pgSz w:w="11907" w:h="16839"/>
          <w:pgMar w:top="1008" w:right="936" w:bottom="1008" w:left="936" w:header="432" w:footer="432" w:gutter="0"/>
          <w:pgNumType w:start="1"/>
          <w:cols w:space="720"/>
          <w:titlePg/>
        </w:sectPr>
      </w:pPr>
      <w:r>
        <w:rPr>
          <w:color w:val="000000"/>
          <w:sz w:val="22"/>
          <w:szCs w:val="22"/>
          <w:vertAlign w:val="superscript"/>
        </w:rPr>
        <w:br/>
      </w:r>
      <w:r>
        <w:rPr>
          <w:i/>
          <w:color w:val="000000"/>
        </w:rPr>
        <w:br/>
      </w:r>
      <w:r>
        <w:rPr>
          <w:rFonts w:ascii="Courier" w:eastAsia="Courier" w:hAnsi="Courier" w:cs="Courier"/>
          <w:color w:val="000000"/>
          <w:sz w:val="18"/>
          <w:szCs w:val="18"/>
        </w:rPr>
        <w:br/>
      </w:r>
      <w:r>
        <w:rPr>
          <w:rFonts w:ascii="Courier" w:eastAsia="Courier" w:hAnsi="Courier" w:cs="Courier"/>
          <w:color w:val="000000"/>
          <w:sz w:val="18"/>
          <w:szCs w:val="18"/>
        </w:rPr>
        <w:br/>
      </w:r>
    </w:p>
    <w:p w14:paraId="78C89F4D" w14:textId="78165CEE" w:rsidR="00746B7B" w:rsidRDefault="003A74ED" w:rsidP="0048091C">
      <w:pPr>
        <w:pBdr>
          <w:top w:val="nil"/>
          <w:left w:val="nil"/>
          <w:bottom w:val="nil"/>
          <w:right w:val="nil"/>
          <w:between w:val="nil"/>
        </w:pBdr>
        <w:spacing w:before="20"/>
        <w:ind w:firstLine="202"/>
        <w:jc w:val="both"/>
        <w:rPr>
          <w:b/>
          <w:color w:val="000000"/>
          <w:sz w:val="18"/>
          <w:szCs w:val="18"/>
        </w:rPr>
      </w:pPr>
      <w:r>
        <w:rPr>
          <w:b/>
          <w:i/>
          <w:color w:val="000000"/>
          <w:sz w:val="18"/>
          <w:szCs w:val="18"/>
        </w:rPr>
        <w:t>Abstract</w:t>
      </w:r>
      <w:r>
        <w:rPr>
          <w:b/>
          <w:color w:val="000000"/>
          <w:sz w:val="18"/>
          <w:szCs w:val="18"/>
        </w:rPr>
        <w:t xml:space="preserve">— </w:t>
      </w:r>
      <w:r w:rsidR="00BF2C27" w:rsidRPr="00BF2C27">
        <w:rPr>
          <w:b/>
          <w:bCs/>
          <w:i/>
          <w:iCs/>
          <w:sz w:val="18"/>
          <w:szCs w:val="18"/>
        </w:rPr>
        <w:t>Smart phone (smartphone) as an information technology system is growing rapidly. This makes any information easily and quickly accessible. To accommodate the delivery of information, an application with the Android operating system is used which can be used anytime and anywhere without requiring an internet connection. Therefore, Padjadjaran University has the desire to provide information about the department's profile page in the form of an android application that can be used by the academic community and the wider community.</w:t>
      </w:r>
    </w:p>
    <w:p w14:paraId="439436B2" w14:textId="77777777" w:rsidR="00746B7B" w:rsidRDefault="00746B7B" w:rsidP="0048091C">
      <w:pPr>
        <w:pBdr>
          <w:top w:val="nil"/>
          <w:left w:val="nil"/>
          <w:bottom w:val="nil"/>
          <w:right w:val="nil"/>
          <w:between w:val="nil"/>
        </w:pBdr>
        <w:spacing w:before="20"/>
        <w:jc w:val="both"/>
        <w:rPr>
          <w:b/>
          <w:color w:val="000000"/>
          <w:sz w:val="18"/>
          <w:szCs w:val="18"/>
        </w:rPr>
      </w:pPr>
    </w:p>
    <w:p w14:paraId="28032FE5" w14:textId="7A5BB046" w:rsidR="00746B7B" w:rsidRDefault="003A74ED" w:rsidP="0048091C">
      <w:pPr>
        <w:pBdr>
          <w:top w:val="nil"/>
          <w:left w:val="nil"/>
          <w:bottom w:val="nil"/>
          <w:right w:val="nil"/>
          <w:between w:val="nil"/>
        </w:pBdr>
        <w:spacing w:before="20"/>
        <w:ind w:firstLine="202"/>
        <w:jc w:val="both"/>
        <w:rPr>
          <w:b/>
          <w:color w:val="000000"/>
          <w:sz w:val="18"/>
          <w:szCs w:val="18"/>
        </w:rPr>
      </w:pPr>
      <w:r>
        <w:rPr>
          <w:b/>
          <w:color w:val="000000"/>
          <w:sz w:val="18"/>
          <w:szCs w:val="18"/>
        </w:rPr>
        <w:t xml:space="preserve">Intisari— </w:t>
      </w:r>
      <w:r w:rsidR="005377B9">
        <w:rPr>
          <w:b/>
          <w:color w:val="000000"/>
          <w:sz w:val="18"/>
          <w:szCs w:val="18"/>
        </w:rPr>
        <w:t>Telepon pintar (</w:t>
      </w:r>
      <w:r w:rsidR="005377B9">
        <w:rPr>
          <w:b/>
          <w:i/>
          <w:iCs/>
          <w:color w:val="000000"/>
          <w:sz w:val="18"/>
          <w:szCs w:val="18"/>
        </w:rPr>
        <w:t>smartphone</w:t>
      </w:r>
      <w:r w:rsidR="005377B9">
        <w:rPr>
          <w:b/>
          <w:color w:val="000000"/>
          <w:sz w:val="18"/>
          <w:szCs w:val="18"/>
        </w:rPr>
        <w:t>) sebagai sistem teknologi informasi yang berkembang dengan pesat. Ini membuat informasi apapun dapat diakses secara mudah dan cepat. Untuk mewadahi penyampaian informasi digunakan aplikasi dengan sistem operasi android yang bisa digunakan kapan pun dan dimana pun tanpa memerlukan koneksi internet. Oleh karena itu Universitas Padjadjaran memiliki keinginan untuk menyediakan informasi mengenai halaman profil jurusan dalam bentuk aplikasi android yang bisa digunakan oleh civitas akademika maupun masyarakat luas</w:t>
      </w:r>
      <w:r w:rsidR="00363656">
        <w:rPr>
          <w:b/>
          <w:color w:val="000000"/>
          <w:sz w:val="18"/>
          <w:szCs w:val="18"/>
        </w:rPr>
        <w:t>.</w:t>
      </w:r>
    </w:p>
    <w:p w14:paraId="1D5126E1" w14:textId="77777777" w:rsidR="00746B7B" w:rsidRDefault="00746B7B" w:rsidP="0048091C">
      <w:pPr>
        <w:jc w:val="both"/>
        <w:rPr>
          <w:sz w:val="18"/>
          <w:szCs w:val="18"/>
        </w:rPr>
      </w:pPr>
    </w:p>
    <w:p w14:paraId="4D4D528A" w14:textId="7BA22703" w:rsidR="00746B7B" w:rsidRPr="004E507A" w:rsidRDefault="003A74ED" w:rsidP="0048091C">
      <w:pPr>
        <w:jc w:val="both"/>
        <w:rPr>
          <w:b/>
          <w:iCs/>
        </w:rPr>
      </w:pPr>
      <w:r>
        <w:t xml:space="preserve"> </w:t>
      </w:r>
      <w:r>
        <w:tab/>
      </w:r>
      <w:bookmarkStart w:id="1" w:name="30j0zll" w:colFirst="0" w:colLast="0"/>
      <w:bookmarkEnd w:id="1"/>
      <w:r>
        <w:rPr>
          <w:b/>
          <w:i/>
          <w:sz w:val="18"/>
          <w:szCs w:val="18"/>
        </w:rPr>
        <w:t>Kata Kunci</w:t>
      </w:r>
      <w:r>
        <w:rPr>
          <w:b/>
          <w:sz w:val="18"/>
          <w:szCs w:val="18"/>
        </w:rPr>
        <w:t xml:space="preserve">— </w:t>
      </w:r>
      <w:r w:rsidR="00BF2C27">
        <w:rPr>
          <w:b/>
          <w:i/>
          <w:iCs/>
          <w:sz w:val="18"/>
          <w:szCs w:val="18"/>
        </w:rPr>
        <w:t>Informasi</w:t>
      </w:r>
      <w:r>
        <w:rPr>
          <w:b/>
          <w:sz w:val="18"/>
          <w:szCs w:val="18"/>
        </w:rPr>
        <w:t xml:space="preserve">, </w:t>
      </w:r>
      <w:r w:rsidR="00BF2C27">
        <w:rPr>
          <w:b/>
          <w:sz w:val="18"/>
          <w:szCs w:val="18"/>
        </w:rPr>
        <w:t>Aplikasi Android</w:t>
      </w:r>
      <w:r>
        <w:rPr>
          <w:b/>
          <w:sz w:val="18"/>
          <w:szCs w:val="18"/>
        </w:rPr>
        <w:t xml:space="preserve">, </w:t>
      </w:r>
      <w:r w:rsidR="004E507A">
        <w:rPr>
          <w:b/>
          <w:iCs/>
          <w:sz w:val="18"/>
          <w:szCs w:val="18"/>
        </w:rPr>
        <w:t>Unpad</w:t>
      </w:r>
    </w:p>
    <w:p w14:paraId="2A6458F1" w14:textId="77777777" w:rsidR="00746B7B" w:rsidRDefault="00746B7B" w:rsidP="0048091C">
      <w:pPr>
        <w:jc w:val="both"/>
      </w:pPr>
    </w:p>
    <w:p w14:paraId="66B4E319" w14:textId="77777777" w:rsidR="00746B7B" w:rsidRDefault="003A74ED" w:rsidP="0048091C">
      <w:pPr>
        <w:pStyle w:val="Heading1"/>
        <w:numPr>
          <w:ilvl w:val="0"/>
          <w:numId w:val="12"/>
        </w:numPr>
        <w:jc w:val="both"/>
      </w:pPr>
      <w:r>
        <w:t>Pendahuluan</w:t>
      </w:r>
    </w:p>
    <w:p w14:paraId="44793636" w14:textId="77777777" w:rsidR="00746B7B" w:rsidRDefault="003A74ED" w:rsidP="0048091C">
      <w:pPr>
        <w:pStyle w:val="Heading2"/>
        <w:numPr>
          <w:ilvl w:val="1"/>
          <w:numId w:val="12"/>
        </w:numPr>
        <w:jc w:val="both"/>
      </w:pPr>
      <w:r>
        <w:t>Latar Belakang</w:t>
      </w:r>
    </w:p>
    <w:p w14:paraId="1792A965" w14:textId="628DE933" w:rsidR="004E507A" w:rsidRPr="004E507A" w:rsidRDefault="00083D38" w:rsidP="0048091C">
      <w:pPr>
        <w:widowControl w:val="0"/>
        <w:pBdr>
          <w:top w:val="nil"/>
          <w:left w:val="nil"/>
          <w:bottom w:val="nil"/>
          <w:right w:val="nil"/>
          <w:between w:val="nil"/>
        </w:pBdr>
        <w:spacing w:line="252" w:lineRule="auto"/>
        <w:ind w:firstLine="360"/>
        <w:jc w:val="both"/>
        <w:rPr>
          <w:color w:val="000000"/>
        </w:rPr>
      </w:pPr>
      <w:r>
        <w:rPr>
          <w:color w:val="000000"/>
        </w:rPr>
        <w:t>Teknologi informasi terus berkembang dengan pesat.</w:t>
      </w:r>
      <w:r w:rsidR="00850DAE">
        <w:rPr>
          <w:color w:val="000000"/>
        </w:rPr>
        <w:t xml:space="preserve"> Salah satu sistem yang banyak digunakan adalah teknologi </w:t>
      </w:r>
      <w:r w:rsidR="00850DAE">
        <w:rPr>
          <w:i/>
          <w:iCs/>
          <w:color w:val="000000"/>
        </w:rPr>
        <w:t xml:space="preserve">mobile </w:t>
      </w:r>
      <w:r w:rsidR="00850DAE">
        <w:rPr>
          <w:color w:val="000000"/>
        </w:rPr>
        <w:t>pada telepon pintar (</w:t>
      </w:r>
      <w:r w:rsidR="00850DAE" w:rsidRPr="00126156">
        <w:rPr>
          <w:i/>
          <w:iCs/>
          <w:color w:val="000000"/>
        </w:rPr>
        <w:t>smartphone</w:t>
      </w:r>
      <w:r w:rsidR="00850DAE">
        <w:rPr>
          <w:color w:val="000000"/>
        </w:rPr>
        <w:t xml:space="preserve">). Informasi apapun dapat diakses secara mudah dan cepat. Teknologi yang digunakan untuk mewadahi informasi tersebut adalah aplikasi. Aplikasi yang berbentuk </w:t>
      </w:r>
      <w:r w:rsidR="00850DAE">
        <w:rPr>
          <w:i/>
          <w:iCs/>
          <w:color w:val="000000"/>
        </w:rPr>
        <w:t>mobile</w:t>
      </w:r>
      <w:r w:rsidR="00850DAE">
        <w:rPr>
          <w:color w:val="000000"/>
        </w:rPr>
        <w:t xml:space="preserve"> dengan sistem operasi android banyak digunakan karena kelebihan nya dalam memberikan informasi kepada pengguna tanpa memerlukan koneksi internet sehingga dapat digunakan kapan pun dan dimana pun secara langsung melalui aplikasi yang telah diunduh pada perangkat pengguna</w:t>
      </w:r>
      <w:r w:rsidR="004E507A" w:rsidRPr="004E507A">
        <w:rPr>
          <w:color w:val="000000"/>
        </w:rPr>
        <w:t>.</w:t>
      </w:r>
    </w:p>
    <w:p w14:paraId="70795457" w14:textId="756F78AB" w:rsidR="004E507A" w:rsidRPr="004E507A" w:rsidRDefault="00850DAE" w:rsidP="0048091C">
      <w:pPr>
        <w:widowControl w:val="0"/>
        <w:pBdr>
          <w:top w:val="nil"/>
          <w:left w:val="nil"/>
          <w:bottom w:val="nil"/>
          <w:right w:val="nil"/>
          <w:between w:val="nil"/>
        </w:pBdr>
        <w:spacing w:line="252" w:lineRule="auto"/>
        <w:ind w:firstLine="360"/>
        <w:jc w:val="both"/>
        <w:rPr>
          <w:color w:val="000000"/>
        </w:rPr>
      </w:pPr>
      <w:r>
        <w:rPr>
          <w:color w:val="000000"/>
        </w:rPr>
        <w:t xml:space="preserve">Univesitas Padjadjaran adalah salah satu institusi perguruan tinggi yang sudah menyediakan informasi mengenai fakultas dan jurusan yang ada dalam bentuk situs web yang dapat diakses oleh siapa saja. Dan kini Universitas Padjadjaran ingin menyediakan informasi mengenai halaman profil jurusan dalam bentuk aplikasi android. Halaman profil ini nanti nya akan digunakan untuk mengakses infromasi </w:t>
      </w:r>
      <w:r>
        <w:rPr>
          <w:color w:val="000000"/>
        </w:rPr>
        <w:t>seperti deskripsi profil jurusan juga visi misi jurusan terkait</w:t>
      </w:r>
      <w:r w:rsidR="004E507A" w:rsidRPr="004E507A">
        <w:rPr>
          <w:color w:val="000000"/>
        </w:rPr>
        <w:t>.</w:t>
      </w:r>
    </w:p>
    <w:p w14:paraId="1544A74D" w14:textId="32231346" w:rsidR="00746B7B" w:rsidRDefault="004E507A" w:rsidP="0048091C">
      <w:pPr>
        <w:widowControl w:val="0"/>
        <w:pBdr>
          <w:top w:val="nil"/>
          <w:left w:val="nil"/>
          <w:bottom w:val="nil"/>
          <w:right w:val="nil"/>
          <w:between w:val="nil"/>
        </w:pBdr>
        <w:spacing w:line="252" w:lineRule="auto"/>
        <w:ind w:firstLine="360"/>
        <w:jc w:val="both"/>
        <w:rPr>
          <w:color w:val="000000"/>
        </w:rPr>
      </w:pPr>
      <w:r w:rsidRPr="004E507A">
        <w:rPr>
          <w:color w:val="000000"/>
        </w:rPr>
        <w:t xml:space="preserve">Berdasarkan latar belakang yang telah dipaparkan, penulis mengusulkan pembuatan static mobile apps untuk profil program studi </w:t>
      </w:r>
      <w:r w:rsidR="00850DAE">
        <w:rPr>
          <w:color w:val="000000"/>
        </w:rPr>
        <w:t>Matematika</w:t>
      </w:r>
      <w:r w:rsidRPr="004E507A">
        <w:rPr>
          <w:color w:val="000000"/>
        </w:rPr>
        <w:t xml:space="preserve"> dan </w:t>
      </w:r>
      <w:r w:rsidR="00850DAE">
        <w:rPr>
          <w:color w:val="000000"/>
        </w:rPr>
        <w:t>diploma Kebidanan</w:t>
      </w:r>
      <w:r w:rsidRPr="004E507A">
        <w:rPr>
          <w:color w:val="000000"/>
        </w:rPr>
        <w:t xml:space="preserve"> Unpad.</w:t>
      </w:r>
    </w:p>
    <w:p w14:paraId="05D302D4" w14:textId="28D8057C" w:rsidR="00746B7B" w:rsidRDefault="003A74ED" w:rsidP="0048091C">
      <w:pPr>
        <w:pStyle w:val="Heading2"/>
        <w:numPr>
          <w:ilvl w:val="1"/>
          <w:numId w:val="12"/>
        </w:numPr>
        <w:jc w:val="both"/>
      </w:pPr>
      <w:r>
        <w:t>Identifikasi Masalah</w:t>
      </w:r>
    </w:p>
    <w:p w14:paraId="0257225E" w14:textId="4A1C260D" w:rsidR="004E507A" w:rsidRDefault="004E507A" w:rsidP="0048091C">
      <w:pPr>
        <w:jc w:val="both"/>
      </w:pPr>
      <w:r w:rsidRPr="004E507A">
        <w:t>Berdasarkan latar belakang yang telah dijelaskan</w:t>
      </w:r>
      <w:r>
        <w:t xml:space="preserve"> </w:t>
      </w:r>
      <w:r w:rsidRPr="004E507A">
        <w:t>sebelumnya, masalah yang akan dicari solusinya dalam</w:t>
      </w:r>
      <w:r>
        <w:t xml:space="preserve"> </w:t>
      </w:r>
      <w:r w:rsidRPr="004E507A">
        <w:t>kegiatan magang sebagai berikut:</w:t>
      </w:r>
    </w:p>
    <w:p w14:paraId="5B44373B" w14:textId="3F82FC38" w:rsidR="004E507A" w:rsidRDefault="004E507A" w:rsidP="0048091C">
      <w:pPr>
        <w:pStyle w:val="ListParagraph"/>
        <w:numPr>
          <w:ilvl w:val="0"/>
          <w:numId w:val="17"/>
        </w:numPr>
        <w:jc w:val="both"/>
      </w:pPr>
      <w:r>
        <w:t xml:space="preserve">Bagaimana merancang sistem informasi halaman profil Program Studi </w:t>
      </w:r>
      <w:r w:rsidR="00850DAE">
        <w:t>Matematika</w:t>
      </w:r>
      <w:r>
        <w:t xml:space="preserve"> dan </w:t>
      </w:r>
      <w:r w:rsidR="00850DAE">
        <w:t>Diploma Kebidanan</w:t>
      </w:r>
      <w:r>
        <w:t xml:space="preserve"> berbasis Android?</w:t>
      </w:r>
    </w:p>
    <w:p w14:paraId="34EC9FBC" w14:textId="2FD90E3F" w:rsidR="004E507A" w:rsidRPr="004E507A" w:rsidRDefault="004E507A" w:rsidP="0048091C">
      <w:pPr>
        <w:pStyle w:val="ListParagraph"/>
        <w:numPr>
          <w:ilvl w:val="0"/>
          <w:numId w:val="17"/>
        </w:numPr>
        <w:jc w:val="both"/>
      </w:pPr>
      <w:r>
        <w:t xml:space="preserve">Bagaimana mengimplementasikan sistem informasi halaman profil Program Studi </w:t>
      </w:r>
      <w:r w:rsidR="00850DAE">
        <w:t>Matematika</w:t>
      </w:r>
      <w:r>
        <w:t xml:space="preserve"> dan </w:t>
      </w:r>
      <w:r w:rsidR="00850DAE">
        <w:t>Diploma Kebidanan</w:t>
      </w:r>
      <w:r>
        <w:t>?</w:t>
      </w:r>
    </w:p>
    <w:p w14:paraId="3E9061D8" w14:textId="77777777" w:rsidR="00746B7B" w:rsidRDefault="003A74ED" w:rsidP="0048091C">
      <w:pPr>
        <w:pStyle w:val="Heading2"/>
        <w:numPr>
          <w:ilvl w:val="1"/>
          <w:numId w:val="12"/>
        </w:numPr>
        <w:jc w:val="both"/>
      </w:pPr>
      <w:r>
        <w:t>Batasan Masalah</w:t>
      </w:r>
    </w:p>
    <w:p w14:paraId="254F6FB3" w14:textId="045CA57E" w:rsidR="00746B7B" w:rsidRDefault="004D4B3B" w:rsidP="0048091C">
      <w:pPr>
        <w:pBdr>
          <w:top w:val="nil"/>
          <w:left w:val="nil"/>
          <w:bottom w:val="nil"/>
          <w:right w:val="nil"/>
          <w:between w:val="nil"/>
        </w:pBdr>
        <w:jc w:val="both"/>
        <w:rPr>
          <w:color w:val="000000"/>
        </w:rPr>
      </w:pPr>
      <w:r w:rsidRPr="004D4B3B">
        <w:rPr>
          <w:color w:val="000000"/>
        </w:rPr>
        <w:t xml:space="preserve">Dari identifikasi masalah tersebut, maka dalam kegiatan magang ini terdapat beberapa batasan masalah sebagai berikut: </w:t>
      </w:r>
    </w:p>
    <w:p w14:paraId="663BA4C3" w14:textId="4BB982DC" w:rsidR="00123C9A" w:rsidRPr="00123C9A" w:rsidRDefault="00825AF3" w:rsidP="0048091C">
      <w:pPr>
        <w:pStyle w:val="ListParagraph"/>
        <w:numPr>
          <w:ilvl w:val="0"/>
          <w:numId w:val="18"/>
        </w:numPr>
        <w:pBdr>
          <w:top w:val="nil"/>
          <w:left w:val="nil"/>
          <w:bottom w:val="nil"/>
          <w:right w:val="nil"/>
          <w:between w:val="nil"/>
        </w:pBdr>
        <w:jc w:val="both"/>
        <w:rPr>
          <w:color w:val="000000"/>
        </w:rPr>
      </w:pPr>
      <w:r>
        <w:rPr>
          <w:color w:val="000000"/>
        </w:rPr>
        <w:t>Aplikasi yang dirancang adalah berbasis android</w:t>
      </w:r>
      <w:r w:rsidR="00123C9A" w:rsidRPr="00123C9A">
        <w:rPr>
          <w:color w:val="000000"/>
        </w:rPr>
        <w:t>.</w:t>
      </w:r>
    </w:p>
    <w:p w14:paraId="714598AE" w14:textId="4418434F" w:rsidR="00123C9A" w:rsidRPr="00123C9A" w:rsidRDefault="00825AF3" w:rsidP="0048091C">
      <w:pPr>
        <w:pStyle w:val="ListParagraph"/>
        <w:numPr>
          <w:ilvl w:val="0"/>
          <w:numId w:val="18"/>
        </w:numPr>
        <w:pBdr>
          <w:top w:val="nil"/>
          <w:left w:val="nil"/>
          <w:bottom w:val="nil"/>
          <w:right w:val="nil"/>
          <w:between w:val="nil"/>
        </w:pBdr>
        <w:jc w:val="both"/>
        <w:rPr>
          <w:color w:val="000000"/>
        </w:rPr>
      </w:pPr>
      <w:r>
        <w:rPr>
          <w:color w:val="000000"/>
        </w:rPr>
        <w:t>Aplikasi yang dirancang bersifat statis karena tidak terhubung ke server</w:t>
      </w:r>
      <w:r w:rsidR="00123C9A" w:rsidRPr="00123C9A">
        <w:rPr>
          <w:color w:val="000000"/>
        </w:rPr>
        <w:t>.</w:t>
      </w:r>
    </w:p>
    <w:p w14:paraId="737CEE7B" w14:textId="77777777" w:rsidR="00746B7B" w:rsidRDefault="003A74ED" w:rsidP="0048091C">
      <w:pPr>
        <w:pStyle w:val="Heading2"/>
        <w:numPr>
          <w:ilvl w:val="1"/>
          <w:numId w:val="12"/>
        </w:numPr>
        <w:jc w:val="both"/>
      </w:pPr>
      <w:r>
        <w:t>Maksud dan Tujuan</w:t>
      </w:r>
    </w:p>
    <w:p w14:paraId="48E8EE56" w14:textId="5827D54C" w:rsidR="00123C9A" w:rsidRDefault="00123C9A" w:rsidP="0048091C">
      <w:pPr>
        <w:widowControl w:val="0"/>
        <w:pBdr>
          <w:top w:val="nil"/>
          <w:left w:val="nil"/>
          <w:bottom w:val="nil"/>
          <w:right w:val="nil"/>
          <w:between w:val="nil"/>
        </w:pBdr>
        <w:spacing w:line="252" w:lineRule="auto"/>
        <w:jc w:val="both"/>
        <w:rPr>
          <w:color w:val="000000"/>
        </w:rPr>
      </w:pPr>
      <w:r w:rsidRPr="00123C9A">
        <w:rPr>
          <w:color w:val="000000"/>
        </w:rPr>
        <w:t xml:space="preserve">Maksud dari kegiatan magang ini adalah </w:t>
      </w:r>
      <w:r w:rsidR="00825AF3">
        <w:rPr>
          <w:color w:val="000000"/>
        </w:rPr>
        <w:t xml:space="preserve">melihat hasil dari perancangan static mobile apps untuk profil Program Studi Matematika dan Diploma Kebidanan Unpad </w:t>
      </w:r>
      <w:r w:rsidRPr="00123C9A">
        <w:rPr>
          <w:color w:val="000000"/>
        </w:rPr>
        <w:t>. Tujuan yang ingin dicapai oleh penulis dari kegiatan magang ini adalah:</w:t>
      </w:r>
    </w:p>
    <w:p w14:paraId="79597CA3" w14:textId="39AABDF4" w:rsidR="004D4B3B" w:rsidRDefault="00123C9A" w:rsidP="0048091C">
      <w:pPr>
        <w:pStyle w:val="ListParagraph"/>
        <w:widowControl w:val="0"/>
        <w:numPr>
          <w:ilvl w:val="0"/>
          <w:numId w:val="19"/>
        </w:numPr>
        <w:pBdr>
          <w:top w:val="nil"/>
          <w:left w:val="nil"/>
          <w:bottom w:val="nil"/>
          <w:right w:val="nil"/>
          <w:between w:val="nil"/>
        </w:pBdr>
        <w:spacing w:line="252" w:lineRule="auto"/>
        <w:jc w:val="both"/>
        <w:rPr>
          <w:color w:val="000000"/>
        </w:rPr>
      </w:pPr>
      <w:r w:rsidRPr="00123C9A">
        <w:rPr>
          <w:color w:val="000000"/>
        </w:rPr>
        <w:t xml:space="preserve">Dapat </w:t>
      </w:r>
      <w:r w:rsidR="00825AF3">
        <w:rPr>
          <w:color w:val="000000"/>
        </w:rPr>
        <w:t>merancang sistem informasi halaman profil Program Studi Matematika dan Diploma Kebidanan Unpad</w:t>
      </w:r>
      <w:r w:rsidR="004D4B3B" w:rsidRPr="00123C9A">
        <w:rPr>
          <w:color w:val="000000"/>
        </w:rPr>
        <w:t>.</w:t>
      </w:r>
    </w:p>
    <w:p w14:paraId="66460132" w14:textId="69FF18B3" w:rsidR="00825AF3" w:rsidRPr="00123C9A" w:rsidRDefault="00825AF3" w:rsidP="0048091C">
      <w:pPr>
        <w:pStyle w:val="ListParagraph"/>
        <w:widowControl w:val="0"/>
        <w:numPr>
          <w:ilvl w:val="0"/>
          <w:numId w:val="19"/>
        </w:numPr>
        <w:pBdr>
          <w:top w:val="nil"/>
          <w:left w:val="nil"/>
          <w:bottom w:val="nil"/>
          <w:right w:val="nil"/>
          <w:between w:val="nil"/>
        </w:pBdr>
        <w:spacing w:line="252" w:lineRule="auto"/>
        <w:jc w:val="both"/>
        <w:rPr>
          <w:color w:val="000000"/>
        </w:rPr>
      </w:pPr>
      <w:r>
        <w:rPr>
          <w:color w:val="000000"/>
        </w:rPr>
        <w:t>Dapat mengimplementasikan sistem informasi</w:t>
      </w:r>
      <w:r w:rsidR="00AA7FFB">
        <w:rPr>
          <w:color w:val="000000"/>
        </w:rPr>
        <w:t xml:space="preserve"> halaman profil Program Studi Matematika dan Diploma Kebidanan Unpad.</w:t>
      </w:r>
    </w:p>
    <w:p w14:paraId="5BB5EFD4" w14:textId="77777777" w:rsidR="00746B7B" w:rsidRDefault="003A74ED" w:rsidP="0048091C">
      <w:pPr>
        <w:pStyle w:val="Heading2"/>
        <w:numPr>
          <w:ilvl w:val="1"/>
          <w:numId w:val="12"/>
        </w:numPr>
        <w:jc w:val="both"/>
      </w:pPr>
      <w:r>
        <w:t>Manfaat</w:t>
      </w:r>
    </w:p>
    <w:p w14:paraId="6DBE7C44" w14:textId="270B8DD3" w:rsidR="00746B7B" w:rsidRDefault="003A74ED" w:rsidP="0048091C">
      <w:pPr>
        <w:jc w:val="both"/>
      </w:pPr>
      <w:r>
        <w:t>Manfaat yang diharapkan adalah:</w:t>
      </w:r>
    </w:p>
    <w:p w14:paraId="014C8C8F" w14:textId="4903507E" w:rsidR="00DC581B" w:rsidRDefault="00123C9A" w:rsidP="0048091C">
      <w:pPr>
        <w:pStyle w:val="ListParagraph"/>
        <w:numPr>
          <w:ilvl w:val="0"/>
          <w:numId w:val="20"/>
        </w:numPr>
        <w:jc w:val="both"/>
      </w:pPr>
      <w:r w:rsidRPr="00123C9A">
        <w:t>Memudahkan civitas akademika Unpad untuk men</w:t>
      </w:r>
      <w:r w:rsidR="00C0772D">
        <w:t>dapatkan</w:t>
      </w:r>
      <w:r w:rsidRPr="00123C9A">
        <w:t xml:space="preserve"> informasi</w:t>
      </w:r>
      <w:r w:rsidR="00C0772D">
        <w:t xml:space="preserve"> </w:t>
      </w:r>
      <w:r w:rsidRPr="00123C9A">
        <w:t xml:space="preserve">dari halaman profil Program Studi </w:t>
      </w:r>
      <w:r w:rsidR="00C0772D">
        <w:t>Matematika</w:t>
      </w:r>
      <w:r w:rsidRPr="00123C9A">
        <w:t xml:space="preserve"> dan </w:t>
      </w:r>
      <w:r w:rsidR="00C0772D">
        <w:t>Diploma Kebidanan</w:t>
      </w:r>
      <w:r w:rsidRPr="00123C9A">
        <w:t>.</w:t>
      </w:r>
    </w:p>
    <w:p w14:paraId="1F33DB80" w14:textId="365C55F3" w:rsidR="00C0772D" w:rsidRDefault="00C0772D" w:rsidP="0048091C">
      <w:pPr>
        <w:pStyle w:val="ListParagraph"/>
        <w:numPr>
          <w:ilvl w:val="0"/>
          <w:numId w:val="20"/>
        </w:numPr>
        <w:jc w:val="both"/>
      </w:pPr>
      <w:r>
        <w:lastRenderedPageBreak/>
        <w:t>Menambah pengetahuan dan pembelajaran mengenai perancangan aplikasi berbasis android.</w:t>
      </w:r>
    </w:p>
    <w:p w14:paraId="22F4D4F3" w14:textId="4DDF7E7E" w:rsidR="00746B7B" w:rsidRDefault="003A74ED" w:rsidP="0048091C">
      <w:pPr>
        <w:pStyle w:val="Heading2"/>
        <w:numPr>
          <w:ilvl w:val="1"/>
          <w:numId w:val="12"/>
        </w:numPr>
        <w:jc w:val="both"/>
      </w:pPr>
      <w:r>
        <w:t xml:space="preserve">Lokasi </w:t>
      </w:r>
      <w:r w:rsidR="00DC581B">
        <w:t>Kerja Praktek</w:t>
      </w:r>
    </w:p>
    <w:p w14:paraId="259A4379" w14:textId="340C9F8A" w:rsidR="00746B7B" w:rsidRDefault="00DC581B" w:rsidP="0048091C">
      <w:pPr>
        <w:ind w:firstLine="202"/>
        <w:jc w:val="both"/>
      </w:pPr>
      <w:r w:rsidRPr="00DC581B">
        <w:t>Kegiatan magang dilakukan dengan metode jarak jauh/remote dari tempat tinggal penulis dengan menggunakan Whatsapp dan Google Meet/Zoom sebagai media komunikasi.</w:t>
      </w:r>
      <w:r w:rsidR="00C0772D">
        <w:t xml:space="preserve"> Kegiatan megang dilakukan pada instansi Universitas Padjadjaran yang beralamat di Jl. Raya Bandung KM.21, Hegarmanah, Jatinangor, Kabupaten Sumedang, Jawa Barat 45363.</w:t>
      </w:r>
    </w:p>
    <w:p w14:paraId="2A1B4097" w14:textId="77777777" w:rsidR="00746B7B" w:rsidRDefault="003A74ED" w:rsidP="0048091C">
      <w:pPr>
        <w:pStyle w:val="Heading2"/>
        <w:numPr>
          <w:ilvl w:val="1"/>
          <w:numId w:val="12"/>
        </w:numPr>
        <w:jc w:val="both"/>
      </w:pPr>
      <w:r>
        <w:t>Waktu Pelaksanaan</w:t>
      </w:r>
    </w:p>
    <w:p w14:paraId="7289AD34" w14:textId="4B430F81" w:rsidR="00746B7B" w:rsidRDefault="00DC581B" w:rsidP="0048091C">
      <w:pPr>
        <w:ind w:firstLine="202"/>
        <w:jc w:val="both"/>
      </w:pPr>
      <w:r w:rsidRPr="00DC581B">
        <w:t>Kegiatan magang dilaksanakan selama 2 bulan terhitung mulai tanggal 15 Maret 2021 sampai dengan 15 Mei 202</w:t>
      </w:r>
      <w:r w:rsidR="00D12E7F">
        <w:t>1.</w:t>
      </w:r>
    </w:p>
    <w:p w14:paraId="26C6A79E" w14:textId="77777777" w:rsidR="00746B7B" w:rsidRDefault="00746B7B" w:rsidP="0048091C">
      <w:pPr>
        <w:widowControl w:val="0"/>
        <w:pBdr>
          <w:top w:val="nil"/>
          <w:left w:val="nil"/>
          <w:bottom w:val="nil"/>
          <w:right w:val="nil"/>
          <w:between w:val="nil"/>
        </w:pBdr>
        <w:spacing w:line="252" w:lineRule="auto"/>
        <w:jc w:val="both"/>
        <w:rPr>
          <w:color w:val="000000"/>
        </w:rPr>
      </w:pPr>
    </w:p>
    <w:p w14:paraId="2E191877" w14:textId="77777777" w:rsidR="00746B7B" w:rsidRDefault="003A74ED" w:rsidP="0048091C">
      <w:pPr>
        <w:pStyle w:val="Heading1"/>
        <w:numPr>
          <w:ilvl w:val="0"/>
          <w:numId w:val="12"/>
        </w:numPr>
        <w:jc w:val="both"/>
      </w:pPr>
      <w:r>
        <w:t>tinjauan pustaka</w:t>
      </w:r>
    </w:p>
    <w:p w14:paraId="13CC4C53" w14:textId="128131DB" w:rsidR="00746B7B" w:rsidRDefault="00FC62ED" w:rsidP="0048091C">
      <w:pPr>
        <w:pStyle w:val="Heading2"/>
        <w:numPr>
          <w:ilvl w:val="1"/>
          <w:numId w:val="12"/>
        </w:numPr>
        <w:jc w:val="both"/>
      </w:pPr>
      <w:r w:rsidRPr="00FC62ED">
        <w:t>Repositori Institusi</w:t>
      </w:r>
    </w:p>
    <w:p w14:paraId="5C84C736" w14:textId="3775AB87" w:rsidR="00714528" w:rsidRDefault="00557232" w:rsidP="0048091C">
      <w:pPr>
        <w:ind w:firstLine="180"/>
        <w:jc w:val="both"/>
      </w:pPr>
      <w:r w:rsidRPr="00557232">
        <w:rPr>
          <w:iCs/>
        </w:rPr>
        <w:t xml:space="preserve">Repositori adalah tempat penyimpanan sesuatu. Repositori biasanya merujuk pada perpustakaan atau tempat penyimpanan arsip. </w:t>
      </w:r>
      <w:r w:rsidRPr="00557232">
        <w:rPr>
          <w:color w:val="000000"/>
        </w:rPr>
        <w:t xml:space="preserve">Repositori institusi adalah serangkaian layanan yang ditawarkan oleh perguruan tinggi kepada anggota komunitasnya untuk mengelola dan menyebarkan materi digital yang dibuat oleh institusi dan anggota tesebut </w:t>
      </w:r>
      <w:sdt>
        <w:sdtPr>
          <w:rPr>
            <w:color w:val="000000"/>
          </w:rPr>
          <w:id w:val="262506749"/>
          <w:citation/>
        </w:sdtPr>
        <w:sdtContent>
          <w:r w:rsidRPr="00557232">
            <w:rPr>
              <w:color w:val="000000"/>
            </w:rPr>
            <w:fldChar w:fldCharType="begin"/>
          </w:r>
          <w:r w:rsidRPr="00557232">
            <w:rPr>
              <w:color w:val="000000"/>
            </w:rPr>
            <w:instrText xml:space="preserve"> CITATION Cli031 \l 1033 </w:instrText>
          </w:r>
          <w:r w:rsidRPr="00557232">
            <w:rPr>
              <w:color w:val="000000"/>
            </w:rPr>
            <w:fldChar w:fldCharType="separate"/>
          </w:r>
          <w:r w:rsidRPr="00557232">
            <w:rPr>
              <w:noProof/>
              <w:color w:val="000000"/>
            </w:rPr>
            <w:t>(Lynch, 2003)</w:t>
          </w:r>
          <w:r w:rsidRPr="00557232">
            <w:rPr>
              <w:color w:val="000000"/>
            </w:rPr>
            <w:fldChar w:fldCharType="end"/>
          </w:r>
        </w:sdtContent>
      </w:sdt>
    </w:p>
    <w:p w14:paraId="1F98BD62" w14:textId="310ED90F" w:rsidR="00746B7B" w:rsidRPr="00557232" w:rsidRDefault="00557232" w:rsidP="00557232">
      <w:pPr>
        <w:spacing w:after="240"/>
        <w:ind w:firstLine="567"/>
        <w:jc w:val="both"/>
        <w:rPr>
          <w:color w:val="000000"/>
        </w:rPr>
      </w:pPr>
      <w:r w:rsidRPr="00557232">
        <w:rPr>
          <w:color w:val="000000"/>
        </w:rPr>
        <w:t>Repositori institusi bukan hanya seperangkat perangkat lunak dan perangkat keras yang tetap. Pada dasarnya, repositori institusi ini di maksudkan untuk pelestarian jangka panjang konten yang ada di perpustakaan ke konten digital. Dan juga dengan adanya repositori ini adalah untuk menyimpan sekumpulan berkas dan riwayat perubahan pada berkas tersebut</w:t>
      </w:r>
      <w:r w:rsidR="00FC62ED" w:rsidRPr="00FC62ED">
        <w:t>.</w:t>
      </w:r>
    </w:p>
    <w:p w14:paraId="41A6190A" w14:textId="2FF2C6FB" w:rsidR="00746B7B" w:rsidRDefault="00557232" w:rsidP="0048091C">
      <w:pPr>
        <w:pStyle w:val="Heading2"/>
        <w:numPr>
          <w:ilvl w:val="1"/>
          <w:numId w:val="12"/>
        </w:numPr>
        <w:jc w:val="both"/>
      </w:pPr>
      <w:r>
        <w:t xml:space="preserve">Android </w:t>
      </w:r>
    </w:p>
    <w:p w14:paraId="625142E1" w14:textId="77777777" w:rsidR="00557232" w:rsidRDefault="00557232" w:rsidP="0048091C">
      <w:pPr>
        <w:ind w:firstLine="270"/>
        <w:jc w:val="both"/>
      </w:pPr>
      <w:r w:rsidRPr="00557232">
        <w:t xml:space="preserve">Android adalah sistem operasi seluler yang didasarkan pada versi Linux yang dimodifikasi. Android awalnya dikembangkan oleh </w:t>
      </w:r>
      <w:r w:rsidRPr="00557232">
        <w:rPr>
          <w:i/>
          <w:iCs/>
        </w:rPr>
        <w:t>startup</w:t>
      </w:r>
      <w:r w:rsidRPr="00557232">
        <w:t xml:space="preserve"> dengan nama yang sama, Android, Inc. Pada tahun 2005, sebagai bagian strategi untuk memasuki dunia seluler, Google membeli Android, Inc. dan mengambil alih pengembangan beserta tim pengembangnya </w:t>
      </w:r>
      <w:sdt>
        <w:sdtPr>
          <w:id w:val="-899825191"/>
          <w:citation/>
        </w:sdtPr>
        <w:sdtContent>
          <w:r w:rsidRPr="00557232">
            <w:fldChar w:fldCharType="begin"/>
          </w:r>
          <w:r w:rsidRPr="00557232">
            <w:instrText xml:space="preserve"> CITATION Jer17 \l 1033 </w:instrText>
          </w:r>
          <w:r w:rsidRPr="00557232">
            <w:fldChar w:fldCharType="separate"/>
          </w:r>
          <w:r w:rsidRPr="00557232">
            <w:rPr>
              <w:noProof/>
            </w:rPr>
            <w:t>(DiMarzio, 2017)</w:t>
          </w:r>
          <w:r w:rsidRPr="00557232">
            <w:fldChar w:fldCharType="end"/>
          </w:r>
        </w:sdtContent>
      </w:sdt>
      <w:r>
        <w:t>.</w:t>
      </w:r>
    </w:p>
    <w:p w14:paraId="25AA931F" w14:textId="376684ED" w:rsidR="00714528" w:rsidRDefault="00557232" w:rsidP="00557232">
      <w:pPr>
        <w:ind w:firstLine="270"/>
        <w:jc w:val="both"/>
      </w:pPr>
      <w:r w:rsidRPr="00557232">
        <w:t xml:space="preserve">Pengembangan perangkat lunak seluler telah berkembang dari waktu ke waktu. Android muncul sebagai platform pengembangan seluler baru. Android dirancang untuk memfasilitasi pengembang untuk menulis aplikasi yang inovatif (Annuzzi </w:t>
      </w:r>
      <w:r w:rsidRPr="00557232">
        <w:rPr>
          <w:i/>
          <w:iCs/>
        </w:rPr>
        <w:t>et al</w:t>
      </w:r>
      <w:r w:rsidRPr="00557232">
        <w:t xml:space="preserve">., 2013). Platform ini merupakan sistem operasi yang </w:t>
      </w:r>
      <w:r w:rsidRPr="00557232">
        <w:rPr>
          <w:i/>
          <w:iCs/>
        </w:rPr>
        <w:t>open source</w:t>
      </w:r>
      <w:r w:rsidRPr="00557232">
        <w:t xml:space="preserve"> dan kode nya dirilis dibawah lisensi Apache oleh Google. Android digunakan sebagai sistem operasi untuk perangkat </w:t>
      </w:r>
      <w:r w:rsidRPr="00557232">
        <w:rPr>
          <w:i/>
          <w:iCs/>
        </w:rPr>
        <w:t>mobile</w:t>
      </w:r>
      <w:r w:rsidRPr="00557232">
        <w:t xml:space="preserve"> seperti: </w:t>
      </w:r>
      <w:r w:rsidRPr="00557232">
        <w:rPr>
          <w:i/>
          <w:iCs/>
        </w:rPr>
        <w:t>smartphone</w:t>
      </w:r>
      <w:r w:rsidRPr="00557232">
        <w:t xml:space="preserve">, </w:t>
      </w:r>
      <w:r w:rsidRPr="00557232">
        <w:rPr>
          <w:i/>
          <w:iCs/>
        </w:rPr>
        <w:t>smartwatch</w:t>
      </w:r>
      <w:r w:rsidRPr="00557232">
        <w:t>, dan lainnya</w:t>
      </w:r>
      <w:r>
        <w:t>.</w:t>
      </w:r>
    </w:p>
    <w:p w14:paraId="7306517C" w14:textId="663639F1" w:rsidR="00557232" w:rsidRDefault="00557232" w:rsidP="00557232">
      <w:pPr>
        <w:ind w:firstLine="270"/>
        <w:jc w:val="both"/>
      </w:pPr>
      <w:r>
        <w:t>Sistem operasi android dibagi menjadi lima bagian:</w:t>
      </w:r>
    </w:p>
    <w:p w14:paraId="50973F90" w14:textId="7A1B8219" w:rsidR="0048091C" w:rsidRDefault="00557232" w:rsidP="00462082">
      <w:pPr>
        <w:pStyle w:val="ListParagraph"/>
        <w:numPr>
          <w:ilvl w:val="0"/>
          <w:numId w:val="22"/>
        </w:numPr>
        <w:jc w:val="both"/>
      </w:pPr>
      <w:r>
        <w:t>Kernel Linux</w:t>
      </w:r>
      <w:r w:rsidR="00462082">
        <w:t xml:space="preserve"> - a</w:t>
      </w:r>
      <w:r>
        <w:t>dalah basis android, berisi driver perangkat tingkat rendah untuk komponen dari perangkat keras android</w:t>
      </w:r>
      <w:r w:rsidR="0048091C">
        <w:t>.</w:t>
      </w:r>
    </w:p>
    <w:p w14:paraId="0795EF87" w14:textId="0550EB45" w:rsidR="0048091C" w:rsidRDefault="00557232" w:rsidP="00462082">
      <w:pPr>
        <w:pStyle w:val="ListParagraph"/>
        <w:numPr>
          <w:ilvl w:val="0"/>
          <w:numId w:val="22"/>
        </w:numPr>
        <w:jc w:val="both"/>
      </w:pPr>
      <w:r>
        <w:t xml:space="preserve">Libraries </w:t>
      </w:r>
      <w:r w:rsidR="00462082">
        <w:t>– berisi kode yang menyediakan fitur utama OS android.</w:t>
      </w:r>
    </w:p>
    <w:p w14:paraId="42D00753" w14:textId="3FE36DF7" w:rsidR="0048091C" w:rsidRDefault="00462082" w:rsidP="0048091C">
      <w:pPr>
        <w:pStyle w:val="ListParagraph"/>
        <w:numPr>
          <w:ilvl w:val="0"/>
          <w:numId w:val="22"/>
        </w:numPr>
        <w:jc w:val="both"/>
      </w:pPr>
      <w:r>
        <w:t xml:space="preserve">Android runtime – ini berada di lapisan yang sama dengan libraries dan menyediakan kumpulan inti libraries yang memungkinkan pengembang untuk </w:t>
      </w:r>
      <w:r>
        <w:t xml:space="preserve">membuat aplikasi android menggunakan bahasa pemrograman Java. </w:t>
      </w:r>
    </w:p>
    <w:p w14:paraId="01072DAC" w14:textId="1D20944B" w:rsidR="0048091C" w:rsidRDefault="00462082" w:rsidP="00462082">
      <w:pPr>
        <w:pStyle w:val="ListParagraph"/>
        <w:numPr>
          <w:ilvl w:val="0"/>
          <w:numId w:val="22"/>
        </w:numPr>
        <w:jc w:val="both"/>
      </w:pPr>
      <w:r>
        <w:t>Kerangka kerja aplikasi – disini memaparkan berbagai kemampuan OS android kepada pengembang sehingga dapat digunakan.</w:t>
      </w:r>
    </w:p>
    <w:p w14:paraId="74090566" w14:textId="56AC72E3" w:rsidR="0048091C" w:rsidRDefault="00462082" w:rsidP="00462082">
      <w:pPr>
        <w:pStyle w:val="ListParagraph"/>
        <w:numPr>
          <w:ilvl w:val="0"/>
          <w:numId w:val="22"/>
        </w:numPr>
        <w:jc w:val="both"/>
      </w:pPr>
      <w:r>
        <w:t xml:space="preserve">Aplikasi – aplikasi yang dikirimkan bersama perangkat android (seperti telepon, kontak, </w:t>
      </w:r>
      <w:r>
        <w:rPr>
          <w:i/>
          <w:iCs/>
        </w:rPr>
        <w:t>browser</w:t>
      </w:r>
      <w:r>
        <w:t xml:space="preserve">, dan sebagainya) serta aplikasi yang telah diunduh dan di </w:t>
      </w:r>
      <w:r>
        <w:rPr>
          <w:i/>
          <w:iCs/>
        </w:rPr>
        <w:t>instal</w:t>
      </w:r>
      <w:r>
        <w:t xml:space="preserve"> dari Android Market.</w:t>
      </w:r>
    </w:p>
    <w:p w14:paraId="64A05BA9" w14:textId="77777777" w:rsidR="00746B7B" w:rsidRDefault="00746B7B" w:rsidP="0048091C">
      <w:pPr>
        <w:jc w:val="both"/>
      </w:pPr>
    </w:p>
    <w:p w14:paraId="4BA70A56" w14:textId="15247A96" w:rsidR="00746B7B" w:rsidRDefault="00FC62ED" w:rsidP="0048091C">
      <w:pPr>
        <w:pStyle w:val="Heading2"/>
        <w:numPr>
          <w:ilvl w:val="1"/>
          <w:numId w:val="12"/>
        </w:numPr>
        <w:jc w:val="both"/>
      </w:pPr>
      <w:r w:rsidRPr="00FC62ED">
        <w:t>A</w:t>
      </w:r>
      <w:r w:rsidR="0048091C">
        <w:t>ndroid</w:t>
      </w:r>
    </w:p>
    <w:p w14:paraId="31826CCE" w14:textId="65B08998" w:rsidR="00462082" w:rsidRDefault="00462082" w:rsidP="0048091C">
      <w:pPr>
        <w:ind w:firstLine="450"/>
        <w:jc w:val="both"/>
      </w:pPr>
      <w:r>
        <w:t>Android studio adalah produk kolaborasi antar JetBrains dan Google. Android Studio adalah IDE (</w:t>
      </w:r>
      <w:r>
        <w:rPr>
          <w:i/>
          <w:iCs/>
        </w:rPr>
        <w:t>Integrated</w:t>
      </w:r>
      <w:r w:rsidR="001B13F7">
        <w:rPr>
          <w:i/>
          <w:iCs/>
        </w:rPr>
        <w:t xml:space="preserve"> Development Environment</w:t>
      </w:r>
      <w:r w:rsidR="001B13F7">
        <w:t>) resmi untuk pengembangan android. IDE ini dibuat khusus untuk android guna mempercepat pengembangaan dan membantu membuat aplikasi berkualitas tingg. Android juga dapat di</w:t>
      </w:r>
      <w:r w:rsidR="001B13F7" w:rsidRPr="001B13F7">
        <w:t xml:space="preserve"> </w:t>
      </w:r>
      <w:r w:rsidR="001B13F7" w:rsidRPr="001B13F7">
        <w:rPr>
          <w:i/>
          <w:iCs/>
        </w:rPr>
        <w:t>instal</w:t>
      </w:r>
      <w:r w:rsidR="001B13F7" w:rsidRPr="001B13F7">
        <w:t xml:space="preserve"> pada sistem operasi Windows, Mac OS, dan Linux</w:t>
      </w:r>
      <w:sdt>
        <w:sdtPr>
          <w:id w:val="-2127074742"/>
          <w:citation/>
        </w:sdtPr>
        <w:sdtContent>
          <w:r w:rsidR="001B13F7" w:rsidRPr="001B13F7">
            <w:fldChar w:fldCharType="begin"/>
          </w:r>
          <w:r w:rsidR="001B13F7" w:rsidRPr="001B13F7">
            <w:instrText xml:space="preserve"> CITATION Suf22 \l 1033 </w:instrText>
          </w:r>
          <w:r w:rsidR="001B13F7" w:rsidRPr="001B13F7">
            <w:fldChar w:fldCharType="separate"/>
          </w:r>
          <w:r w:rsidR="001B13F7" w:rsidRPr="001B13F7">
            <w:rPr>
              <w:noProof/>
            </w:rPr>
            <w:t xml:space="preserve"> (Uzayr, 2022)</w:t>
          </w:r>
          <w:r w:rsidR="001B13F7" w:rsidRPr="001B13F7">
            <w:fldChar w:fldCharType="end"/>
          </w:r>
        </w:sdtContent>
      </w:sdt>
      <w:r w:rsidR="001B13F7" w:rsidRPr="001B13F7">
        <w:t>.</w:t>
      </w:r>
    </w:p>
    <w:p w14:paraId="409B781E" w14:textId="5D578ADB" w:rsidR="001B13F7" w:rsidRDefault="001B13F7" w:rsidP="0048091C">
      <w:pPr>
        <w:ind w:firstLine="450"/>
        <w:jc w:val="both"/>
      </w:pPr>
      <w:r w:rsidRPr="001B13F7">
        <w:t>Android Studio memberikan akses ke Android Software Development Kit (SDK), ini sebagai ekstensi kode Java yang diperlukan untuk membuat skrip program, lalu Android SDK yang membuat program tersebut berjalan di Android, dan Android Studio yang merakit itu semua. Android Studio menjalankan kode melalui emulator sehingga dapat “men-debug” program saat beroperasi dan mendapatkan umpan balik yang menjelaskan kerusakan sehingga dapat diselesaikan dengan lebih cepat.</w:t>
      </w:r>
    </w:p>
    <w:p w14:paraId="0276EB4C" w14:textId="69FA067F" w:rsidR="001B13F7" w:rsidRPr="001B13F7" w:rsidRDefault="001B13F7" w:rsidP="0048091C">
      <w:pPr>
        <w:ind w:firstLine="450"/>
        <w:jc w:val="both"/>
      </w:pPr>
      <w:r w:rsidRPr="001B13F7">
        <w:t xml:space="preserve">Android Studio berisi alat-alat seperti Android Virtual Device Manager dan Android Device Monitor. Android Studio memiliki fitur seperti sistem Gradle yang memungkinkan untuk mengotomatisasi dan mengelola proses </w:t>
      </w:r>
      <w:r w:rsidRPr="001B13F7">
        <w:rPr>
          <w:i/>
          <w:iCs/>
        </w:rPr>
        <w:t>build</w:t>
      </w:r>
      <w:r w:rsidRPr="001B13F7">
        <w:t xml:space="preserve">, juga menentukan konfigurasi </w:t>
      </w:r>
      <w:r w:rsidRPr="001B13F7">
        <w:rPr>
          <w:i/>
          <w:iCs/>
        </w:rPr>
        <w:t>build</w:t>
      </w:r>
      <w:r w:rsidRPr="001B13F7">
        <w:t xml:space="preserve"> kustom yang fleksibel, lalu emulator yang cepat dan kaya fitur, juga lingkungan yang menyatu untuk pengembangan bagi semua perangkat android.</w:t>
      </w:r>
    </w:p>
    <w:p w14:paraId="0E8D1653" w14:textId="613D47AB" w:rsidR="0048091C" w:rsidRDefault="001B13F7" w:rsidP="0048091C">
      <w:pPr>
        <w:ind w:firstLine="450"/>
        <w:jc w:val="both"/>
      </w:pPr>
      <w:r w:rsidRPr="001B13F7">
        <w:t xml:space="preserve">Android Studio menampilkan file proyek dalam tampilan Android untuk menyediakan akses cepat ke file sumber utama proyek. Semua file </w:t>
      </w:r>
      <w:r w:rsidRPr="001B13F7">
        <w:rPr>
          <w:i/>
          <w:iCs/>
        </w:rPr>
        <w:t>build</w:t>
      </w:r>
      <w:r w:rsidRPr="001B13F7">
        <w:t xml:space="preserve"> harus terlihat di tingkat atas dibawah Gradle Script dan setiap modul aplikasi harus memiliki folder berikut</w:t>
      </w:r>
      <w:r w:rsidR="0048091C" w:rsidRPr="0048091C">
        <w:t>:</w:t>
      </w:r>
    </w:p>
    <w:p w14:paraId="24E35D98" w14:textId="4E66B9D4" w:rsidR="0048091C" w:rsidRDefault="001B13F7" w:rsidP="0048091C">
      <w:pPr>
        <w:pStyle w:val="ListParagraph"/>
        <w:numPr>
          <w:ilvl w:val="0"/>
          <w:numId w:val="23"/>
        </w:numPr>
        <w:jc w:val="both"/>
      </w:pPr>
      <w:r>
        <w:t>Manifest : menyimpan file AndroidManifest.xml</w:t>
      </w:r>
    </w:p>
    <w:p w14:paraId="08A040F4" w14:textId="0A28CF4B" w:rsidR="0048091C" w:rsidRDefault="001B13F7" w:rsidP="0048091C">
      <w:pPr>
        <w:pStyle w:val="ListParagraph"/>
        <w:numPr>
          <w:ilvl w:val="0"/>
          <w:numId w:val="23"/>
        </w:numPr>
        <w:jc w:val="both"/>
      </w:pPr>
      <w:r>
        <w:t>Java : menyimpan file kode sumber Java</w:t>
      </w:r>
    </w:p>
    <w:p w14:paraId="55AAF1EB" w14:textId="65C38FAD" w:rsidR="00746B7B" w:rsidRDefault="001B13F7" w:rsidP="001B13F7">
      <w:pPr>
        <w:pStyle w:val="ListParagraph"/>
        <w:numPr>
          <w:ilvl w:val="0"/>
          <w:numId w:val="23"/>
        </w:numPr>
        <w:spacing w:after="240"/>
        <w:jc w:val="both"/>
      </w:pPr>
      <w:r>
        <w:t>Res : menampung semua re</w:t>
      </w:r>
      <w:r>
        <w:rPr>
          <w:i/>
          <w:iCs/>
        </w:rPr>
        <w:t>sources</w:t>
      </w:r>
      <w:r>
        <w:t xml:space="preserve"> seperti tata letak XML, string UI, dan gambar bitmap</w:t>
      </w:r>
    </w:p>
    <w:p w14:paraId="636C1857" w14:textId="1173269B" w:rsidR="00746B7B" w:rsidRDefault="001B13F7" w:rsidP="0048091C">
      <w:pPr>
        <w:pStyle w:val="Heading2"/>
        <w:numPr>
          <w:ilvl w:val="1"/>
          <w:numId w:val="12"/>
        </w:numPr>
        <w:jc w:val="both"/>
      </w:pPr>
      <w:r>
        <w:t xml:space="preserve">Java </w:t>
      </w:r>
    </w:p>
    <w:p w14:paraId="111CF6FC" w14:textId="070EC824" w:rsidR="001B13F7" w:rsidRDefault="001B13F7" w:rsidP="0048091C">
      <w:pPr>
        <w:ind w:firstLine="202"/>
        <w:jc w:val="both"/>
        <w:rPr>
          <w:color w:val="000000" w:themeColor="text1"/>
        </w:rPr>
      </w:pPr>
      <w:r w:rsidRPr="001B13F7">
        <w:rPr>
          <w:color w:val="000000" w:themeColor="text1"/>
        </w:rPr>
        <w:t xml:space="preserve">Java adalah bahasa pemrograman berorientasi objek yang dikembangkan oleh James Gosling di Sun Microsystems, yang kemudian diakuisisi oleh Oracle Corporation. Ini dirilis pada tahun 1995 dan Java merupakan bahasa pemrograman yang paling populer digunakan. Dikarenakan bisa dijalankan disemua platform dan pada sistem operasi apapun seperti Windows, Mac, dan Linux </w:t>
      </w:r>
      <w:sdt>
        <w:sdtPr>
          <w:rPr>
            <w:color w:val="000000" w:themeColor="text1"/>
          </w:rPr>
          <w:id w:val="-1030944599"/>
          <w:citation/>
        </w:sdtPr>
        <w:sdtContent>
          <w:r w:rsidRPr="001B13F7">
            <w:rPr>
              <w:color w:val="000000" w:themeColor="text1"/>
            </w:rPr>
            <w:fldChar w:fldCharType="begin"/>
          </w:r>
          <w:r w:rsidRPr="001B13F7">
            <w:rPr>
              <w:color w:val="000000" w:themeColor="text1"/>
            </w:rPr>
            <w:instrText xml:space="preserve"> CITATION Jam16 \l 1033 </w:instrText>
          </w:r>
          <w:r w:rsidRPr="001B13F7">
            <w:rPr>
              <w:color w:val="000000" w:themeColor="text1"/>
            </w:rPr>
            <w:fldChar w:fldCharType="separate"/>
          </w:r>
          <w:r w:rsidRPr="001B13F7">
            <w:rPr>
              <w:noProof/>
              <w:color w:val="000000" w:themeColor="text1"/>
            </w:rPr>
            <w:t>(Chan, 2016)</w:t>
          </w:r>
          <w:r w:rsidRPr="001B13F7">
            <w:rPr>
              <w:color w:val="000000" w:themeColor="text1"/>
            </w:rPr>
            <w:fldChar w:fldCharType="end"/>
          </w:r>
        </w:sdtContent>
      </w:sdt>
      <w:r w:rsidRPr="001B13F7">
        <w:rPr>
          <w:color w:val="000000" w:themeColor="text1"/>
        </w:rPr>
        <w:t>.</w:t>
      </w:r>
    </w:p>
    <w:p w14:paraId="5D20BB28" w14:textId="6AB89075" w:rsidR="001B13F7" w:rsidRPr="001B13F7" w:rsidRDefault="001B13F7" w:rsidP="0048091C">
      <w:pPr>
        <w:ind w:firstLine="202"/>
        <w:jc w:val="both"/>
        <w:rPr>
          <w:color w:val="000000" w:themeColor="text1"/>
          <w:sz w:val="16"/>
          <w:szCs w:val="16"/>
        </w:rPr>
      </w:pPr>
      <w:r w:rsidRPr="001B13F7">
        <w:rPr>
          <w:color w:val="000000" w:themeColor="text1"/>
        </w:rPr>
        <w:t xml:space="preserve">Java memiliki sintaks dan fitur yang mirip seperti bahasa pemrograman C dan C++. Java dirancang menjadi bahasa yang relatif mudah dipelajari dan menjadi platform independen. Untuk memahaminya, kode Java harus diubah menjadi kode mesin melalui proses kompilasi. Java mengkompilasi semua kode ke dalam bytecode terlebih dahulu. Ketika ingin dijalankan, program didalam komputer (dikenal sebagai Java Virtual Machine atau JVM) mengubah </w:t>
      </w:r>
      <w:r w:rsidRPr="001B13F7">
        <w:rPr>
          <w:color w:val="000000" w:themeColor="text1"/>
        </w:rPr>
        <w:lastRenderedPageBreak/>
        <w:t>bytecode menjadi kode mesin, ini dapat dijalankan pada mesin apapun yang memiliki JVM</w:t>
      </w:r>
      <w:r>
        <w:rPr>
          <w:color w:val="000000" w:themeColor="text1"/>
        </w:rPr>
        <w:t>.</w:t>
      </w:r>
    </w:p>
    <w:p w14:paraId="44EEAEED" w14:textId="35CB19DF" w:rsidR="00746B7B" w:rsidRDefault="001B13F7" w:rsidP="00F747FA">
      <w:pPr>
        <w:spacing w:after="240"/>
        <w:ind w:firstLine="202"/>
        <w:jc w:val="both"/>
      </w:pPr>
      <w:r w:rsidRPr="001B13F7">
        <w:rPr>
          <w:color w:val="000000" w:themeColor="text1"/>
        </w:rPr>
        <w:t xml:space="preserve">Java memiliki dua paket, yaitu: Java Runtime Environment (JRE) dan Java Development Kit (JDK). JRE digunakan untuk menjalankan perangkat lunak yang ditulis dalam bahasa pemrograman Java. Sedangkan JDK digunakan untuk mengembangkan perangkat lunak Java menggunakan beberapa alat termasuk kompiler untuk mengkompilasi kode tertulis ke dalam bytecode (javac.exe), pengarsip untuk mengemas dan mendistribusikan file Java (jar.exe) dan generator dokumentasi untuk menghasilkan dokumentasi HTML dari kode Java (javadoc.exe) </w:t>
      </w:r>
      <w:sdt>
        <w:sdtPr>
          <w:rPr>
            <w:color w:val="000000" w:themeColor="text1"/>
          </w:rPr>
          <w:id w:val="306448570"/>
          <w:citation/>
        </w:sdtPr>
        <w:sdtContent>
          <w:r w:rsidRPr="001B13F7">
            <w:rPr>
              <w:color w:val="000000" w:themeColor="text1"/>
            </w:rPr>
            <w:fldChar w:fldCharType="begin"/>
          </w:r>
          <w:r w:rsidRPr="001B13F7">
            <w:rPr>
              <w:color w:val="000000" w:themeColor="text1"/>
            </w:rPr>
            <w:instrText xml:space="preserve"> CITATION JPa17 \l 1033 </w:instrText>
          </w:r>
          <w:r w:rsidRPr="001B13F7">
            <w:rPr>
              <w:color w:val="000000" w:themeColor="text1"/>
            </w:rPr>
            <w:fldChar w:fldCharType="separate"/>
          </w:r>
          <w:r w:rsidRPr="001B13F7">
            <w:rPr>
              <w:noProof/>
              <w:color w:val="000000" w:themeColor="text1"/>
            </w:rPr>
            <w:t>(Cardle, 2017)</w:t>
          </w:r>
          <w:r w:rsidRPr="001B13F7">
            <w:rPr>
              <w:color w:val="000000" w:themeColor="text1"/>
            </w:rPr>
            <w:fldChar w:fldCharType="end"/>
          </w:r>
        </w:sdtContent>
      </w:sdt>
      <w:r w:rsidRPr="001B13F7">
        <w:rPr>
          <w:color w:val="000000" w:themeColor="text1"/>
        </w:rPr>
        <w:t>.</w:t>
      </w:r>
    </w:p>
    <w:p w14:paraId="13B99477" w14:textId="7562D175" w:rsidR="00746B7B" w:rsidRDefault="00EE62B8" w:rsidP="0048091C">
      <w:pPr>
        <w:pStyle w:val="Heading2"/>
        <w:numPr>
          <w:ilvl w:val="1"/>
          <w:numId w:val="12"/>
        </w:numPr>
        <w:jc w:val="both"/>
      </w:pPr>
      <w:r>
        <w:rPr>
          <w:i w:val="0"/>
          <w:iCs/>
        </w:rPr>
        <w:t>HTML dan CSS</w:t>
      </w:r>
    </w:p>
    <w:p w14:paraId="1BD9FDB2" w14:textId="747571C8" w:rsidR="00EE62B8" w:rsidRPr="00F747FA" w:rsidRDefault="00F747FA" w:rsidP="00EE62B8">
      <w:pPr>
        <w:ind w:firstLine="202"/>
        <w:jc w:val="both"/>
      </w:pPr>
      <w:r w:rsidRPr="00F747FA">
        <w:t xml:space="preserve">HTML adalah bahasa komputer yang dirancang khusus untuk membuat situs web yang dapat diakses kapan pun dan dimana pun, selama memiliki koneksi internet. HTML singkatan dari </w:t>
      </w:r>
      <w:r w:rsidRPr="00F747FA">
        <w:rPr>
          <w:i/>
          <w:iCs/>
        </w:rPr>
        <w:t>Hyper Text Markup Language</w:t>
      </w:r>
      <w:r w:rsidRPr="00F747FA">
        <w:t xml:space="preserve">. </w:t>
      </w:r>
      <w:r w:rsidRPr="00F747FA">
        <w:rPr>
          <w:i/>
          <w:iCs/>
        </w:rPr>
        <w:t>Hyper Text</w:t>
      </w:r>
      <w:r w:rsidRPr="00F747FA">
        <w:t xml:space="preserve"> adalah metode yang digunakan untuk berpindah melintasi internet dengan mengklik </w:t>
      </w:r>
      <w:r w:rsidRPr="00F747FA">
        <w:rPr>
          <w:i/>
          <w:iCs/>
        </w:rPr>
        <w:t>hyperlinks</w:t>
      </w:r>
      <w:r w:rsidRPr="00F747FA">
        <w:t xml:space="preserve"> yang merupakan teks khusus yang mengarahkan ke halaman berikutnya. </w:t>
      </w:r>
      <w:r w:rsidRPr="00F747FA">
        <w:rPr>
          <w:i/>
          <w:iCs/>
        </w:rPr>
        <w:t>Markup Language</w:t>
      </w:r>
      <w:r w:rsidRPr="00F747FA">
        <w:t xml:space="preserve"> adalah bahasa markup standar untuk menggambarkan struktur halaman web</w:t>
      </w:r>
      <w:r w:rsidR="00EE62B8" w:rsidRPr="00F747FA">
        <w:t xml:space="preserve">. </w:t>
      </w:r>
    </w:p>
    <w:p w14:paraId="14E65295" w14:textId="18669216" w:rsidR="00EE62B8" w:rsidRDefault="00F747FA" w:rsidP="00EE62B8">
      <w:pPr>
        <w:ind w:firstLine="202"/>
        <w:jc w:val="both"/>
      </w:pPr>
      <w:r w:rsidRPr="00F747FA">
        <w:t xml:space="preserve">Unsur-unsur HTML pada dasarnya adalah blok </w:t>
      </w:r>
      <w:r w:rsidRPr="00F747FA">
        <w:rPr>
          <w:i/>
          <w:iCs/>
        </w:rPr>
        <w:t>building</w:t>
      </w:r>
      <w:r w:rsidRPr="00F747FA">
        <w:t xml:space="preserve"> dari halaman HTML. Elemen nya diwakili oleh tag dan tag-nya melabeli konten dengan judul, tabel, dan paragraf yang ditulis dalam bentuk serangkaian kode pendek yang disimpan dalam sebuah </w:t>
      </w:r>
      <w:r w:rsidRPr="00F747FA">
        <w:rPr>
          <w:i/>
          <w:iCs/>
        </w:rPr>
        <w:t>file</w:t>
      </w:r>
      <w:r w:rsidRPr="00F747FA">
        <w:t>. Tag memisahkan teks normal dari kode. Mereka adalah kata-kata yang ditemukan diantara kurung sudut dan mereka memungkinkan tabel dan gambar</w:t>
      </w:r>
      <w:r w:rsidR="00EE62B8">
        <w:t>.</w:t>
      </w:r>
    </w:p>
    <w:p w14:paraId="51814EF4" w14:textId="54094EB9" w:rsidR="00746B7B" w:rsidRDefault="00F747FA" w:rsidP="00EE62B8">
      <w:pPr>
        <w:ind w:firstLine="202"/>
        <w:jc w:val="both"/>
      </w:pPr>
      <w:r w:rsidRPr="00F747FA">
        <w:t>CSS singkatan dari Cascading Style Sheets. CSS adalah bahasa desain sederhana yang digunakan untuk membuat pengembangan situs web lebih mudah. Pada dasarnya digunakan untuk menentukan gaya halaman web, termasuk tata letak, desain, varian tampilan untuk berbagai perangkat, dan ukuran layar. CSS memungkinkan konten ditampilkan pada berbagai jenis perangkat</w:t>
      </w:r>
      <w:r w:rsidR="00EE62B8">
        <w:t>.</w:t>
      </w:r>
    </w:p>
    <w:p w14:paraId="041DF26B" w14:textId="779742A3" w:rsidR="00F747FA" w:rsidRPr="00F747FA" w:rsidRDefault="00F747FA" w:rsidP="00F747FA">
      <w:pPr>
        <w:spacing w:after="240"/>
        <w:ind w:firstLine="202"/>
        <w:jc w:val="both"/>
      </w:pPr>
      <w:r w:rsidRPr="00F747FA">
        <w:t xml:space="preserve">Hakon Wium Lie pertama kali mengusulkan bahasa CSS pada 10 Oktober 1994. Saat itu Lie bekerja dengan Tim Berners-Lee di CERN. Beberapa bahasa </w:t>
      </w:r>
      <w:r w:rsidRPr="00F747FA">
        <w:rPr>
          <w:i/>
          <w:iCs/>
        </w:rPr>
        <w:t>style</w:t>
      </w:r>
      <w:r w:rsidRPr="00F747FA">
        <w:t xml:space="preserve"> lainnya juga diusulkan untuk Web. Ketika diskusi, rekomendasi pertama tentang CSS dilakukan oleh World Wide Web Consortium pada tahun 1994. Usulan Bert Bos sangat berpengaruh, itulah sebabnya ia juga dianggap sebagai co-creator CSS </w:t>
      </w:r>
      <w:sdt>
        <w:sdtPr>
          <w:id w:val="-2117512274"/>
          <w:citation/>
        </w:sdtPr>
        <w:sdtContent>
          <w:r w:rsidRPr="00F747FA">
            <w:fldChar w:fldCharType="begin"/>
          </w:r>
          <w:r w:rsidRPr="00F747FA">
            <w:instrText xml:space="preserve"> CITATION Mic17 \l 1033 </w:instrText>
          </w:r>
          <w:r w:rsidRPr="00F747FA">
            <w:fldChar w:fldCharType="separate"/>
          </w:r>
          <w:r w:rsidRPr="00F747FA">
            <w:rPr>
              <w:noProof/>
            </w:rPr>
            <w:t>(Knapp, 2017)</w:t>
          </w:r>
          <w:r w:rsidRPr="00F747FA">
            <w:fldChar w:fldCharType="end"/>
          </w:r>
        </w:sdtContent>
      </w:sdt>
      <w:r w:rsidRPr="00F747FA">
        <w:t>.</w:t>
      </w:r>
    </w:p>
    <w:p w14:paraId="68BEC98B" w14:textId="77777777" w:rsidR="00746B7B" w:rsidRDefault="003A74ED" w:rsidP="0048091C">
      <w:pPr>
        <w:pStyle w:val="Heading2"/>
        <w:numPr>
          <w:ilvl w:val="1"/>
          <w:numId w:val="12"/>
        </w:numPr>
        <w:jc w:val="both"/>
      </w:pPr>
      <w:r>
        <w:t>Unified Modeling Language (UML)</w:t>
      </w:r>
    </w:p>
    <w:p w14:paraId="198D05D0" w14:textId="60DF50DA" w:rsidR="00D32C63" w:rsidRDefault="00F747FA" w:rsidP="00D32C63">
      <w:pPr>
        <w:ind w:firstLine="202"/>
        <w:jc w:val="both"/>
      </w:pPr>
      <w:r>
        <w:rPr>
          <w:i/>
          <w:iCs/>
          <w:color w:val="000000"/>
        </w:rPr>
        <w:t xml:space="preserve">Unified Modeling </w:t>
      </w:r>
      <w:r w:rsidRPr="00D94CDE">
        <w:rPr>
          <w:color w:val="000000"/>
        </w:rPr>
        <w:t>Language</w:t>
      </w:r>
      <w:r>
        <w:rPr>
          <w:color w:val="000000"/>
        </w:rPr>
        <w:t xml:space="preserve"> atau </w:t>
      </w:r>
      <w:r w:rsidRPr="00D94CDE">
        <w:rPr>
          <w:color w:val="000000"/>
        </w:rPr>
        <w:t>UML</w:t>
      </w:r>
      <w:r>
        <w:rPr>
          <w:color w:val="000000"/>
        </w:rPr>
        <w:t xml:space="preserve"> adalah bahasa standar untuk menulis </w:t>
      </w:r>
      <w:r>
        <w:rPr>
          <w:i/>
          <w:iCs/>
          <w:color w:val="000000"/>
        </w:rPr>
        <w:t>software blueprints</w:t>
      </w:r>
      <w:r>
        <w:rPr>
          <w:color w:val="000000"/>
        </w:rPr>
        <w:t xml:space="preserve">. UML digunakan untuk memvisualisasikan, menentukan, membangun, dan mendokumentasikan sistem perangkat lunak yang intensif. UML cocok untuk pemodelan sistem mulai dari sistem informasi perusahaan hingga aplikasi berbasis web terdistribusi </w:t>
      </w:r>
      <w:r w:rsidRPr="005042A2">
        <w:rPr>
          <w:color w:val="000000"/>
        </w:rPr>
        <w:t>(Booch et al., 2005)</w:t>
      </w:r>
      <w:r w:rsidR="00D32C63">
        <w:t>.</w:t>
      </w:r>
    </w:p>
    <w:p w14:paraId="722D9DB9" w14:textId="28673DD2" w:rsidR="00F747FA" w:rsidRPr="00592442" w:rsidRDefault="00592442" w:rsidP="00592442">
      <w:pPr>
        <w:pStyle w:val="ListParagraph"/>
        <w:numPr>
          <w:ilvl w:val="0"/>
          <w:numId w:val="34"/>
        </w:numPr>
        <w:jc w:val="both"/>
      </w:pPr>
      <w:r>
        <w:rPr>
          <w:i/>
          <w:iCs/>
        </w:rPr>
        <w:t>Use Case Diagram</w:t>
      </w:r>
    </w:p>
    <w:p w14:paraId="1BBB6600" w14:textId="3F2B1224" w:rsidR="00592442" w:rsidRPr="00592442" w:rsidRDefault="00592442" w:rsidP="00592442">
      <w:pPr>
        <w:pStyle w:val="ListParagraph"/>
        <w:ind w:left="922"/>
        <w:jc w:val="both"/>
      </w:pPr>
      <w:bookmarkStart w:id="2" w:name="_Hlk112111312"/>
      <w:r w:rsidRPr="00592442">
        <w:rPr>
          <w:bCs/>
          <w:i/>
          <w:iCs/>
          <w:lang w:eastAsia="ja-JP"/>
        </w:rPr>
        <w:t xml:space="preserve">Use case diagram </w:t>
      </w:r>
      <w:r w:rsidRPr="00592442">
        <w:rPr>
          <w:bCs/>
          <w:lang w:eastAsia="ja-JP"/>
        </w:rPr>
        <w:t xml:space="preserve">adalah sebuah diagram untuk memodelkan tampilan </w:t>
      </w:r>
      <w:r w:rsidRPr="00592442">
        <w:rPr>
          <w:bCs/>
          <w:i/>
          <w:iCs/>
          <w:lang w:eastAsia="ja-JP"/>
        </w:rPr>
        <w:t xml:space="preserve">use case </w:t>
      </w:r>
      <w:r w:rsidRPr="00592442">
        <w:rPr>
          <w:bCs/>
          <w:lang w:eastAsia="ja-JP"/>
        </w:rPr>
        <w:t xml:space="preserve">dari suatu sistem. Sebagian besar melibatkan pemodelan konteks sistem, subsistem, atau kelas, atau pemodelan persyaratan perilaku elemen-elemen ini. </w:t>
      </w:r>
      <w:r w:rsidRPr="00592442">
        <w:rPr>
          <w:bCs/>
          <w:i/>
          <w:iCs/>
          <w:lang w:eastAsia="ja-JP"/>
        </w:rPr>
        <w:t xml:space="preserve">Use case </w:t>
      </w:r>
      <w:r w:rsidRPr="00592442">
        <w:rPr>
          <w:bCs/>
          <w:i/>
          <w:iCs/>
          <w:lang w:eastAsia="ja-JP"/>
        </w:rPr>
        <w:t xml:space="preserve">diagram </w:t>
      </w:r>
      <w:r w:rsidRPr="00592442">
        <w:rPr>
          <w:bCs/>
          <w:lang w:eastAsia="ja-JP"/>
        </w:rPr>
        <w:t>penting untuk memvisualisasikan, menentukan, dan mendokumentasikan perilaku elemen dan juga untuk menguji sistem (Booch et al., 2005)</w:t>
      </w:r>
      <w:bookmarkEnd w:id="2"/>
      <w:r w:rsidRPr="00592442">
        <w:rPr>
          <w:bCs/>
          <w:lang w:eastAsia="ja-JP"/>
        </w:rPr>
        <w:t>.</w:t>
      </w:r>
    </w:p>
    <w:p w14:paraId="3FBA12BE" w14:textId="5249B16A" w:rsidR="00592442" w:rsidRPr="00592442" w:rsidRDefault="00592442" w:rsidP="00592442">
      <w:pPr>
        <w:pStyle w:val="ListParagraph"/>
        <w:numPr>
          <w:ilvl w:val="0"/>
          <w:numId w:val="34"/>
        </w:numPr>
        <w:jc w:val="both"/>
      </w:pPr>
      <w:r>
        <w:rPr>
          <w:i/>
          <w:iCs/>
        </w:rPr>
        <w:t>Activity Diagram</w:t>
      </w:r>
    </w:p>
    <w:p w14:paraId="7028103D" w14:textId="0EDF6A68" w:rsidR="00592442" w:rsidRPr="00592442" w:rsidRDefault="00592442" w:rsidP="00592442">
      <w:pPr>
        <w:pStyle w:val="ListParagraph"/>
        <w:ind w:left="922"/>
        <w:jc w:val="both"/>
      </w:pPr>
      <w:r w:rsidRPr="00592442">
        <w:rPr>
          <w:bCs/>
          <w:i/>
          <w:iCs/>
          <w:lang w:eastAsia="ja-JP"/>
        </w:rPr>
        <w:t>Activity diagram</w:t>
      </w:r>
      <w:r w:rsidRPr="00592442">
        <w:rPr>
          <w:bCs/>
          <w:lang w:eastAsia="ja-JP"/>
        </w:rPr>
        <w:t xml:space="preserve"> adalah diagram alur yang menunjukkan aliran kontrol dari aktivitas ke aktivitas. </w:t>
      </w:r>
      <w:r w:rsidRPr="00592442">
        <w:rPr>
          <w:bCs/>
          <w:i/>
          <w:iCs/>
          <w:lang w:eastAsia="ja-JP"/>
        </w:rPr>
        <w:t xml:space="preserve">Activity diagram </w:t>
      </w:r>
      <w:r w:rsidRPr="00592442">
        <w:rPr>
          <w:bCs/>
          <w:lang w:eastAsia="ja-JP"/>
        </w:rPr>
        <w:t xml:space="preserve">digunakan untuk memodelkan aspek dinamis dari suatu sistem. Sebagian besar melibatkan pemodelan langkah-langkah berurutan dalam proses komputasi. </w:t>
      </w:r>
      <w:r w:rsidRPr="00592442">
        <w:rPr>
          <w:bCs/>
          <w:i/>
          <w:iCs/>
          <w:lang w:eastAsia="ja-JP"/>
        </w:rPr>
        <w:t xml:space="preserve">Activity diagram </w:t>
      </w:r>
      <w:r w:rsidRPr="00592442">
        <w:rPr>
          <w:bCs/>
          <w:lang w:eastAsia="ja-JP"/>
        </w:rPr>
        <w:t>juga digunakan untuk untuk memvisualisasikan, menentukan, membangun, dan mendokumentasikan dinamika objek (Booch et al., 2005).</w:t>
      </w:r>
    </w:p>
    <w:p w14:paraId="004252A4" w14:textId="48556010" w:rsidR="00592442" w:rsidRPr="00592442" w:rsidRDefault="00592442" w:rsidP="00592442">
      <w:pPr>
        <w:pStyle w:val="ListParagraph"/>
        <w:numPr>
          <w:ilvl w:val="0"/>
          <w:numId w:val="34"/>
        </w:numPr>
        <w:jc w:val="both"/>
      </w:pPr>
      <w:r>
        <w:rPr>
          <w:i/>
          <w:iCs/>
        </w:rPr>
        <w:t>Sequence Diagram</w:t>
      </w:r>
    </w:p>
    <w:p w14:paraId="0E5321D4" w14:textId="26457797" w:rsidR="00592442" w:rsidRPr="00592442" w:rsidRDefault="00592442" w:rsidP="00592442">
      <w:pPr>
        <w:pStyle w:val="ListParagraph"/>
        <w:ind w:left="922"/>
        <w:jc w:val="both"/>
      </w:pPr>
      <w:r w:rsidRPr="00592442">
        <w:rPr>
          <w:bCs/>
          <w:i/>
          <w:iCs/>
          <w:lang w:eastAsia="ja-JP"/>
        </w:rPr>
        <w:t>Sequence diagram</w:t>
      </w:r>
      <w:r w:rsidRPr="00592442">
        <w:rPr>
          <w:bCs/>
          <w:lang w:eastAsia="ja-JP"/>
        </w:rPr>
        <w:t xml:space="preserve"> adalah diagram interaksi yang menekankan urutan waktu pesan atau urutan temporal. Diagram ini menunjukkan satu set peran dan pesan yang dikirim dan diterima oleh </w:t>
      </w:r>
      <w:r w:rsidRPr="00592442">
        <w:rPr>
          <w:bCs/>
          <w:i/>
          <w:iCs/>
          <w:lang w:eastAsia="ja-JP"/>
        </w:rPr>
        <w:t>instance</w:t>
      </w:r>
      <w:r w:rsidRPr="00592442">
        <w:rPr>
          <w:bCs/>
          <w:lang w:eastAsia="ja-JP"/>
        </w:rPr>
        <w:t xml:space="preserve"> yang memainkan peran tersebut. </w:t>
      </w:r>
      <w:r w:rsidRPr="00592442">
        <w:rPr>
          <w:bCs/>
          <w:i/>
          <w:iCs/>
          <w:lang w:eastAsia="ja-JP"/>
        </w:rPr>
        <w:t>Sequence diagram</w:t>
      </w:r>
      <w:r w:rsidRPr="00592442">
        <w:rPr>
          <w:bCs/>
          <w:lang w:eastAsia="ja-JP"/>
        </w:rPr>
        <w:t xml:space="preserve"> digunakan untuk menggambarkan tampilan dinamis dari suatu sistem (Booch et al., 2005).</w:t>
      </w:r>
    </w:p>
    <w:p w14:paraId="751B1D34" w14:textId="496634D8" w:rsidR="00592442" w:rsidRPr="00592442" w:rsidRDefault="00592442" w:rsidP="00592442">
      <w:pPr>
        <w:pStyle w:val="ListParagraph"/>
        <w:numPr>
          <w:ilvl w:val="0"/>
          <w:numId w:val="34"/>
        </w:numPr>
        <w:jc w:val="both"/>
      </w:pPr>
      <w:r>
        <w:rPr>
          <w:i/>
          <w:iCs/>
        </w:rPr>
        <w:t>Package Diagram</w:t>
      </w:r>
    </w:p>
    <w:p w14:paraId="71062B11" w14:textId="037DFAEB" w:rsidR="00592442" w:rsidRPr="00592442" w:rsidRDefault="00592442" w:rsidP="00592442">
      <w:pPr>
        <w:pStyle w:val="ListParagraph"/>
        <w:ind w:left="922"/>
        <w:jc w:val="both"/>
      </w:pPr>
      <w:r w:rsidRPr="00592442">
        <w:rPr>
          <w:i/>
          <w:iCs/>
          <w:color w:val="000000"/>
        </w:rPr>
        <w:t>Package diagram</w:t>
      </w:r>
      <w:r w:rsidRPr="00592442">
        <w:rPr>
          <w:color w:val="000000"/>
        </w:rPr>
        <w:t xml:space="preserve"> adalah diagram struktural yang menunjukkan organisasi model ke dalam paket. </w:t>
      </w:r>
      <w:r w:rsidRPr="00592442">
        <w:rPr>
          <w:i/>
          <w:iCs/>
          <w:color w:val="000000"/>
        </w:rPr>
        <w:t>Package diagram</w:t>
      </w:r>
      <w:r w:rsidRPr="00592442">
        <w:rPr>
          <w:color w:val="000000"/>
        </w:rPr>
        <w:t xml:space="preserve"> menunjukkan dekomposisi model itu sendiri ke dalam unit organisasi dan dependensinya </w:t>
      </w:r>
      <w:r w:rsidRPr="00592442">
        <w:rPr>
          <w:bCs/>
          <w:lang w:eastAsia="ja-JP"/>
        </w:rPr>
        <w:t xml:space="preserve">(Booch et al., 2005). </w:t>
      </w:r>
      <w:r w:rsidRPr="00592442">
        <w:rPr>
          <w:bCs/>
        </w:rPr>
        <w:t xml:space="preserve">Suatu paket diberikan nama yang menggambarkan isinya. Sehingga </w:t>
      </w:r>
      <w:r w:rsidRPr="00592442">
        <w:rPr>
          <w:bCs/>
          <w:i/>
          <w:iCs/>
        </w:rPr>
        <w:t>package</w:t>
      </w:r>
      <w:r w:rsidRPr="00592442">
        <w:rPr>
          <w:bCs/>
        </w:rPr>
        <w:t xml:space="preserve"> digunakan untuk beberapa kebutuhan.</w:t>
      </w:r>
    </w:p>
    <w:p w14:paraId="472656EE" w14:textId="77777777" w:rsidR="00746B7B" w:rsidRDefault="003A74ED" w:rsidP="0048091C">
      <w:pPr>
        <w:pStyle w:val="Heading1"/>
        <w:numPr>
          <w:ilvl w:val="0"/>
          <w:numId w:val="12"/>
        </w:numPr>
        <w:jc w:val="both"/>
      </w:pPr>
      <w:r>
        <w:t>analisis dan perancangan</w:t>
      </w:r>
    </w:p>
    <w:p w14:paraId="24E1BD22" w14:textId="0DE9CF4F" w:rsidR="00746B7B" w:rsidRDefault="00CA20C4" w:rsidP="0048091C">
      <w:pPr>
        <w:pStyle w:val="Heading2"/>
        <w:numPr>
          <w:ilvl w:val="1"/>
          <w:numId w:val="12"/>
        </w:numPr>
        <w:jc w:val="both"/>
      </w:pPr>
      <w:r>
        <w:t>Analisis Kebutuhan</w:t>
      </w:r>
    </w:p>
    <w:p w14:paraId="03217E92" w14:textId="530DE306" w:rsidR="00746B7B" w:rsidRDefault="00D12E7F" w:rsidP="0048091C">
      <w:pPr>
        <w:jc w:val="both"/>
      </w:pPr>
      <w:r>
        <w:t>Pada tahap</w:t>
      </w:r>
      <w:r w:rsidR="003A74ED">
        <w:t xml:space="preserve"> ini di</w:t>
      </w:r>
      <w:r>
        <w:t>lakukan eksplorasi mengenai hal-hal yang berkaitan dengan kebutuhan sistem dalam proses pengembangan aplikasi.</w:t>
      </w:r>
    </w:p>
    <w:p w14:paraId="370169E0" w14:textId="77777777" w:rsidR="00746B7B" w:rsidRDefault="003A74ED" w:rsidP="0048091C">
      <w:pPr>
        <w:numPr>
          <w:ilvl w:val="0"/>
          <w:numId w:val="6"/>
        </w:numPr>
        <w:pBdr>
          <w:top w:val="nil"/>
          <w:left w:val="nil"/>
          <w:bottom w:val="nil"/>
          <w:right w:val="nil"/>
          <w:between w:val="nil"/>
        </w:pBdr>
        <w:jc w:val="both"/>
      </w:pPr>
      <w:r>
        <w:rPr>
          <w:color w:val="000000"/>
        </w:rPr>
        <w:t>Kebutuhan Pengguna</w:t>
      </w:r>
    </w:p>
    <w:p w14:paraId="69C447B2" w14:textId="0A009085" w:rsidR="00D32C63" w:rsidRPr="00D32C63" w:rsidRDefault="00D32C63" w:rsidP="00D32C63">
      <w:pPr>
        <w:pBdr>
          <w:top w:val="nil"/>
          <w:left w:val="nil"/>
          <w:bottom w:val="nil"/>
          <w:right w:val="nil"/>
          <w:between w:val="nil"/>
        </w:pBdr>
        <w:ind w:left="720"/>
        <w:jc w:val="both"/>
        <w:rPr>
          <w:color w:val="000000"/>
        </w:rPr>
      </w:pPr>
      <w:r w:rsidRPr="00D32C63">
        <w:rPr>
          <w:color w:val="000000"/>
        </w:rPr>
        <w:t xml:space="preserve">Pada tahap ini dilakukan </w:t>
      </w:r>
      <w:r w:rsidR="00896F27">
        <w:rPr>
          <w:color w:val="000000"/>
        </w:rPr>
        <w:t xml:space="preserve">proses </w:t>
      </w:r>
      <w:r w:rsidRPr="00D32C63">
        <w:rPr>
          <w:color w:val="000000"/>
        </w:rPr>
        <w:t xml:space="preserve">analisis kebutuhan </w:t>
      </w:r>
      <w:r w:rsidR="00896F27">
        <w:rPr>
          <w:color w:val="000000"/>
        </w:rPr>
        <w:t>informasi untuk menge</w:t>
      </w:r>
      <w:r w:rsidRPr="00D32C63">
        <w:rPr>
          <w:color w:val="000000"/>
        </w:rPr>
        <w:t>tahui apa saja yang dibutuhkan oleh pengguna.</w:t>
      </w:r>
      <w:r w:rsidR="00896F27">
        <w:rPr>
          <w:color w:val="000000"/>
        </w:rPr>
        <w:t xml:space="preserve"> K</w:t>
      </w:r>
      <w:r w:rsidRPr="00D32C63">
        <w:rPr>
          <w:color w:val="000000"/>
        </w:rPr>
        <w:t>ebutuhan pengguna da</w:t>
      </w:r>
      <w:r w:rsidR="00896F27">
        <w:rPr>
          <w:color w:val="000000"/>
        </w:rPr>
        <w:t>ri</w:t>
      </w:r>
      <w:r w:rsidRPr="00D32C63">
        <w:rPr>
          <w:color w:val="000000"/>
        </w:rPr>
        <w:t xml:space="preserve"> perancangan aplikasi </w:t>
      </w:r>
      <w:r w:rsidR="00896F27">
        <w:rPr>
          <w:color w:val="000000"/>
        </w:rPr>
        <w:t xml:space="preserve">ini </w:t>
      </w:r>
      <w:r w:rsidRPr="00D32C63">
        <w:rPr>
          <w:color w:val="000000"/>
        </w:rPr>
        <w:t>adalah sebagai berikut</w:t>
      </w:r>
      <w:r w:rsidR="00896F27">
        <w:rPr>
          <w:color w:val="000000"/>
        </w:rPr>
        <w:t>:</w:t>
      </w:r>
    </w:p>
    <w:p w14:paraId="389C397D" w14:textId="6DCA9FF0" w:rsidR="00D32C63" w:rsidRDefault="00D32C63" w:rsidP="00D32C63">
      <w:pPr>
        <w:pStyle w:val="ListParagraph"/>
        <w:numPr>
          <w:ilvl w:val="0"/>
          <w:numId w:val="28"/>
        </w:numPr>
        <w:pBdr>
          <w:top w:val="nil"/>
          <w:left w:val="nil"/>
          <w:bottom w:val="nil"/>
          <w:right w:val="nil"/>
          <w:between w:val="nil"/>
        </w:pBdr>
        <w:jc w:val="both"/>
        <w:rPr>
          <w:color w:val="000000"/>
        </w:rPr>
      </w:pPr>
      <w:r w:rsidRPr="00D32C63">
        <w:rPr>
          <w:color w:val="000000"/>
        </w:rPr>
        <w:t xml:space="preserve">Deskripsi / Profil Prodi </w:t>
      </w:r>
      <w:r w:rsidR="00896F27">
        <w:rPr>
          <w:color w:val="000000"/>
        </w:rPr>
        <w:t>Matematika</w:t>
      </w:r>
      <w:r w:rsidRPr="00D32C63">
        <w:rPr>
          <w:color w:val="000000"/>
        </w:rPr>
        <w:t xml:space="preserve"> dan </w:t>
      </w:r>
      <w:r w:rsidR="00896F27">
        <w:rPr>
          <w:color w:val="000000"/>
        </w:rPr>
        <w:t>Diploma Kebidanan</w:t>
      </w:r>
      <w:r w:rsidRPr="00D32C63">
        <w:rPr>
          <w:color w:val="000000"/>
        </w:rPr>
        <w:t xml:space="preserve"> Unpad.</w:t>
      </w:r>
    </w:p>
    <w:p w14:paraId="5687AA4D" w14:textId="030B7D94" w:rsidR="00D32C63" w:rsidRDefault="00896F27" w:rsidP="00D32C63">
      <w:pPr>
        <w:pStyle w:val="ListParagraph"/>
        <w:numPr>
          <w:ilvl w:val="0"/>
          <w:numId w:val="28"/>
        </w:numPr>
        <w:pBdr>
          <w:top w:val="nil"/>
          <w:left w:val="nil"/>
          <w:bottom w:val="nil"/>
          <w:right w:val="nil"/>
          <w:between w:val="nil"/>
        </w:pBdr>
        <w:jc w:val="both"/>
        <w:rPr>
          <w:color w:val="000000"/>
        </w:rPr>
      </w:pPr>
      <w:r>
        <w:rPr>
          <w:color w:val="000000"/>
        </w:rPr>
        <w:t xml:space="preserve">Visi – Misi </w:t>
      </w:r>
      <w:r w:rsidR="00D32C63" w:rsidRPr="00D32C63">
        <w:rPr>
          <w:color w:val="000000"/>
        </w:rPr>
        <w:t xml:space="preserve">program studi </w:t>
      </w:r>
      <w:r>
        <w:rPr>
          <w:color w:val="000000"/>
        </w:rPr>
        <w:t>Matematika</w:t>
      </w:r>
      <w:r w:rsidR="00D32C63" w:rsidRPr="00D32C63">
        <w:rPr>
          <w:color w:val="000000"/>
        </w:rPr>
        <w:t xml:space="preserve"> dan </w:t>
      </w:r>
      <w:r>
        <w:rPr>
          <w:color w:val="000000"/>
        </w:rPr>
        <w:t>Diploma Kebidanan</w:t>
      </w:r>
      <w:r w:rsidR="00D32C63" w:rsidRPr="00D32C63">
        <w:rPr>
          <w:color w:val="000000"/>
        </w:rPr>
        <w:t xml:space="preserve"> Unpad.</w:t>
      </w:r>
    </w:p>
    <w:p w14:paraId="0A458F08" w14:textId="73133B8B" w:rsidR="0091202C" w:rsidRPr="00896F27" w:rsidRDefault="00896F27" w:rsidP="00896F27">
      <w:pPr>
        <w:pStyle w:val="ListParagraph"/>
        <w:numPr>
          <w:ilvl w:val="0"/>
          <w:numId w:val="28"/>
        </w:numPr>
        <w:pBdr>
          <w:top w:val="nil"/>
          <w:left w:val="nil"/>
          <w:bottom w:val="nil"/>
          <w:right w:val="nil"/>
          <w:between w:val="nil"/>
        </w:pBdr>
        <w:jc w:val="both"/>
        <w:rPr>
          <w:color w:val="000000"/>
        </w:rPr>
      </w:pPr>
      <w:r w:rsidRPr="00D32C63">
        <w:rPr>
          <w:color w:val="000000"/>
        </w:rPr>
        <w:t xml:space="preserve">Tujuan Prodi program studi </w:t>
      </w:r>
      <w:r>
        <w:rPr>
          <w:color w:val="000000"/>
        </w:rPr>
        <w:t>Matematika Unpad</w:t>
      </w:r>
      <w:r w:rsidR="00D32C63" w:rsidRPr="00D32C63">
        <w:rPr>
          <w:color w:val="000000"/>
        </w:rPr>
        <w:t>.</w:t>
      </w:r>
    </w:p>
    <w:p w14:paraId="3C6C95EF" w14:textId="1C407F21" w:rsidR="0091202C" w:rsidRDefault="00D32C63" w:rsidP="0091202C">
      <w:pPr>
        <w:pStyle w:val="ListParagraph"/>
        <w:numPr>
          <w:ilvl w:val="0"/>
          <w:numId w:val="28"/>
        </w:numPr>
        <w:pBdr>
          <w:top w:val="nil"/>
          <w:left w:val="nil"/>
          <w:bottom w:val="nil"/>
          <w:right w:val="nil"/>
          <w:between w:val="nil"/>
        </w:pBdr>
        <w:jc w:val="both"/>
        <w:rPr>
          <w:color w:val="000000"/>
        </w:rPr>
      </w:pPr>
      <w:r w:rsidRPr="0091202C">
        <w:rPr>
          <w:color w:val="000000"/>
        </w:rPr>
        <w:t xml:space="preserve">Pengelola </w:t>
      </w:r>
      <w:r w:rsidR="00896F27">
        <w:rPr>
          <w:color w:val="000000"/>
        </w:rPr>
        <w:t>dan</w:t>
      </w:r>
      <w:r w:rsidRPr="0091202C">
        <w:rPr>
          <w:color w:val="000000"/>
        </w:rPr>
        <w:t xml:space="preserve"> Dosen program studi </w:t>
      </w:r>
      <w:r w:rsidR="00896F27">
        <w:rPr>
          <w:color w:val="000000"/>
        </w:rPr>
        <w:t xml:space="preserve">Matematia </w:t>
      </w:r>
      <w:r w:rsidRPr="0091202C">
        <w:rPr>
          <w:color w:val="000000"/>
        </w:rPr>
        <w:t xml:space="preserve">dan </w:t>
      </w:r>
      <w:r w:rsidR="00896F27">
        <w:rPr>
          <w:color w:val="000000"/>
        </w:rPr>
        <w:t>Diploma Kebidanan</w:t>
      </w:r>
      <w:r w:rsidRPr="0091202C">
        <w:rPr>
          <w:color w:val="000000"/>
        </w:rPr>
        <w:t xml:space="preserve"> Unpad.</w:t>
      </w:r>
    </w:p>
    <w:p w14:paraId="6DB62BC0" w14:textId="42552AAC" w:rsidR="0091202C" w:rsidRDefault="00D32C63" w:rsidP="0091202C">
      <w:pPr>
        <w:pStyle w:val="ListParagraph"/>
        <w:numPr>
          <w:ilvl w:val="0"/>
          <w:numId w:val="28"/>
        </w:numPr>
        <w:pBdr>
          <w:top w:val="nil"/>
          <w:left w:val="nil"/>
          <w:bottom w:val="nil"/>
          <w:right w:val="nil"/>
          <w:between w:val="nil"/>
        </w:pBdr>
        <w:jc w:val="both"/>
        <w:rPr>
          <w:color w:val="000000"/>
        </w:rPr>
      </w:pPr>
      <w:r w:rsidRPr="0091202C">
        <w:rPr>
          <w:color w:val="000000"/>
        </w:rPr>
        <w:t xml:space="preserve">Fasilitas program studi </w:t>
      </w:r>
      <w:r w:rsidR="006B6CE2">
        <w:rPr>
          <w:color w:val="000000"/>
        </w:rPr>
        <w:t>Matematika</w:t>
      </w:r>
      <w:r w:rsidRPr="0091202C">
        <w:rPr>
          <w:color w:val="000000"/>
        </w:rPr>
        <w:t xml:space="preserve"> Unpad.</w:t>
      </w:r>
    </w:p>
    <w:p w14:paraId="4C47911D" w14:textId="1C23054D" w:rsidR="00746B7B" w:rsidRDefault="00D32C63" w:rsidP="0091202C">
      <w:pPr>
        <w:pStyle w:val="ListParagraph"/>
        <w:numPr>
          <w:ilvl w:val="0"/>
          <w:numId w:val="28"/>
        </w:numPr>
        <w:pBdr>
          <w:top w:val="nil"/>
          <w:left w:val="nil"/>
          <w:bottom w:val="nil"/>
          <w:right w:val="nil"/>
          <w:between w:val="nil"/>
        </w:pBdr>
        <w:jc w:val="both"/>
        <w:rPr>
          <w:color w:val="000000"/>
        </w:rPr>
      </w:pPr>
      <w:r w:rsidRPr="0091202C">
        <w:rPr>
          <w:color w:val="000000"/>
        </w:rPr>
        <w:t xml:space="preserve">Profil Lulusan </w:t>
      </w:r>
      <w:r w:rsidR="006B6CE2">
        <w:rPr>
          <w:color w:val="000000"/>
        </w:rPr>
        <w:t>Diploma Kebidanan</w:t>
      </w:r>
      <w:r w:rsidRPr="0091202C">
        <w:rPr>
          <w:color w:val="000000"/>
        </w:rPr>
        <w:t xml:space="preserve"> Unpad</w:t>
      </w:r>
      <w:r w:rsidR="006B6CE2">
        <w:rPr>
          <w:color w:val="000000"/>
        </w:rPr>
        <w:t>.</w:t>
      </w:r>
    </w:p>
    <w:p w14:paraId="068F266E" w14:textId="463D8D2C" w:rsidR="006B6CE2" w:rsidRPr="0091202C" w:rsidRDefault="006B6CE2" w:rsidP="0091202C">
      <w:pPr>
        <w:pStyle w:val="ListParagraph"/>
        <w:numPr>
          <w:ilvl w:val="0"/>
          <w:numId w:val="28"/>
        </w:numPr>
        <w:pBdr>
          <w:top w:val="nil"/>
          <w:left w:val="nil"/>
          <w:bottom w:val="nil"/>
          <w:right w:val="nil"/>
          <w:between w:val="nil"/>
        </w:pBdr>
        <w:jc w:val="both"/>
        <w:rPr>
          <w:color w:val="000000"/>
        </w:rPr>
      </w:pPr>
      <w:r>
        <w:rPr>
          <w:color w:val="000000"/>
        </w:rPr>
        <w:t>Lokasi / Kontak Prodi Matematika dan Diploma Kebidanan Unpad.</w:t>
      </w:r>
    </w:p>
    <w:p w14:paraId="7096F51A" w14:textId="77777777" w:rsidR="00746B7B" w:rsidRDefault="003A74ED" w:rsidP="0048091C">
      <w:pPr>
        <w:numPr>
          <w:ilvl w:val="0"/>
          <w:numId w:val="6"/>
        </w:numPr>
        <w:pBdr>
          <w:top w:val="nil"/>
          <w:left w:val="nil"/>
          <w:bottom w:val="nil"/>
          <w:right w:val="nil"/>
          <w:between w:val="nil"/>
        </w:pBdr>
        <w:jc w:val="both"/>
      </w:pPr>
      <w:r>
        <w:rPr>
          <w:color w:val="000000"/>
        </w:rPr>
        <w:t>Kebutuhan Data</w:t>
      </w:r>
    </w:p>
    <w:p w14:paraId="5B59FD73" w14:textId="33A2CF4B" w:rsidR="0091202C" w:rsidRDefault="006B6CE2" w:rsidP="0091202C">
      <w:pPr>
        <w:pBdr>
          <w:top w:val="nil"/>
          <w:left w:val="nil"/>
          <w:bottom w:val="nil"/>
          <w:right w:val="nil"/>
          <w:between w:val="nil"/>
        </w:pBdr>
        <w:ind w:left="720"/>
        <w:jc w:val="both"/>
      </w:pPr>
      <w:r>
        <w:lastRenderedPageBreak/>
        <w:t>Pada tahap ini, data yang dibutuhkan adalah sebagai berikut</w:t>
      </w:r>
      <w:r w:rsidR="0091202C">
        <w:t>:</w:t>
      </w:r>
    </w:p>
    <w:p w14:paraId="72CAE6FC" w14:textId="318EE485" w:rsidR="0091202C" w:rsidRDefault="006B6CE2" w:rsidP="0091202C">
      <w:pPr>
        <w:pStyle w:val="ListParagraph"/>
        <w:numPr>
          <w:ilvl w:val="0"/>
          <w:numId w:val="29"/>
        </w:numPr>
        <w:pBdr>
          <w:top w:val="nil"/>
          <w:left w:val="nil"/>
          <w:bottom w:val="nil"/>
          <w:right w:val="nil"/>
          <w:between w:val="nil"/>
        </w:pBdr>
        <w:ind w:left="1440"/>
        <w:jc w:val="both"/>
      </w:pPr>
      <w:r w:rsidRPr="00D32C63">
        <w:rPr>
          <w:color w:val="000000"/>
        </w:rPr>
        <w:t xml:space="preserve">Deskripsi / Profil Prodi </w:t>
      </w:r>
      <w:r>
        <w:rPr>
          <w:color w:val="000000"/>
        </w:rPr>
        <w:t>Matematika</w:t>
      </w:r>
      <w:r w:rsidRPr="00D32C63">
        <w:rPr>
          <w:color w:val="000000"/>
        </w:rPr>
        <w:t xml:space="preserve"> dan </w:t>
      </w:r>
      <w:r>
        <w:rPr>
          <w:color w:val="000000"/>
        </w:rPr>
        <w:t>Diploma Kebidanan</w:t>
      </w:r>
      <w:r w:rsidRPr="00D32C63">
        <w:rPr>
          <w:color w:val="000000"/>
        </w:rPr>
        <w:t xml:space="preserve"> Unpad</w:t>
      </w:r>
      <w:r w:rsidR="0091202C">
        <w:t>.</w:t>
      </w:r>
    </w:p>
    <w:p w14:paraId="7B3B7C05" w14:textId="440BA8C0" w:rsidR="0091202C" w:rsidRDefault="006B6CE2" w:rsidP="0091202C">
      <w:pPr>
        <w:pStyle w:val="ListParagraph"/>
        <w:numPr>
          <w:ilvl w:val="0"/>
          <w:numId w:val="29"/>
        </w:numPr>
        <w:pBdr>
          <w:top w:val="nil"/>
          <w:left w:val="nil"/>
          <w:bottom w:val="nil"/>
          <w:right w:val="nil"/>
          <w:between w:val="nil"/>
        </w:pBdr>
        <w:ind w:left="1440"/>
        <w:jc w:val="both"/>
      </w:pPr>
      <w:r>
        <w:rPr>
          <w:color w:val="000000"/>
        </w:rPr>
        <w:t xml:space="preserve">Visi – Misi </w:t>
      </w:r>
      <w:r w:rsidRPr="00D32C63">
        <w:rPr>
          <w:color w:val="000000"/>
        </w:rPr>
        <w:t xml:space="preserve">program studi </w:t>
      </w:r>
      <w:r>
        <w:rPr>
          <w:color w:val="000000"/>
        </w:rPr>
        <w:t>Matematika</w:t>
      </w:r>
      <w:r w:rsidRPr="00D32C63">
        <w:rPr>
          <w:color w:val="000000"/>
        </w:rPr>
        <w:t xml:space="preserve"> dan </w:t>
      </w:r>
      <w:r>
        <w:rPr>
          <w:color w:val="000000"/>
        </w:rPr>
        <w:t>Diploma Kebidanan</w:t>
      </w:r>
      <w:r w:rsidRPr="00D32C63">
        <w:rPr>
          <w:color w:val="000000"/>
        </w:rPr>
        <w:t xml:space="preserve"> Unpad</w:t>
      </w:r>
      <w:r w:rsidR="0091202C">
        <w:t>.</w:t>
      </w:r>
    </w:p>
    <w:p w14:paraId="69C24518" w14:textId="6F14F4AE" w:rsidR="0091202C" w:rsidRDefault="006B6CE2" w:rsidP="0091202C">
      <w:pPr>
        <w:pStyle w:val="ListParagraph"/>
        <w:numPr>
          <w:ilvl w:val="0"/>
          <w:numId w:val="29"/>
        </w:numPr>
        <w:pBdr>
          <w:top w:val="nil"/>
          <w:left w:val="nil"/>
          <w:bottom w:val="nil"/>
          <w:right w:val="nil"/>
          <w:between w:val="nil"/>
        </w:pBdr>
        <w:ind w:left="1440"/>
        <w:jc w:val="both"/>
      </w:pPr>
      <w:r w:rsidRPr="00D32C63">
        <w:rPr>
          <w:color w:val="000000"/>
        </w:rPr>
        <w:t xml:space="preserve">Tujuan Prodi program studi </w:t>
      </w:r>
      <w:r>
        <w:rPr>
          <w:color w:val="000000"/>
        </w:rPr>
        <w:t>Matematika Unpad</w:t>
      </w:r>
      <w:r w:rsidR="0091202C">
        <w:t>.</w:t>
      </w:r>
    </w:p>
    <w:p w14:paraId="21971864" w14:textId="54FCB9AD" w:rsidR="0091202C" w:rsidRDefault="006B6CE2" w:rsidP="0091202C">
      <w:pPr>
        <w:pStyle w:val="ListParagraph"/>
        <w:numPr>
          <w:ilvl w:val="0"/>
          <w:numId w:val="29"/>
        </w:numPr>
        <w:pBdr>
          <w:top w:val="nil"/>
          <w:left w:val="nil"/>
          <w:bottom w:val="nil"/>
          <w:right w:val="nil"/>
          <w:between w:val="nil"/>
        </w:pBdr>
        <w:ind w:left="1440"/>
        <w:jc w:val="both"/>
      </w:pPr>
      <w:r w:rsidRPr="0091202C">
        <w:rPr>
          <w:color w:val="000000"/>
        </w:rPr>
        <w:t xml:space="preserve">Pengelola </w:t>
      </w:r>
      <w:r>
        <w:rPr>
          <w:color w:val="000000"/>
        </w:rPr>
        <w:t>dan</w:t>
      </w:r>
      <w:r w:rsidRPr="0091202C">
        <w:rPr>
          <w:color w:val="000000"/>
        </w:rPr>
        <w:t xml:space="preserve"> Dosen program studi </w:t>
      </w:r>
      <w:r>
        <w:rPr>
          <w:color w:val="000000"/>
        </w:rPr>
        <w:t xml:space="preserve">Matematia </w:t>
      </w:r>
      <w:r w:rsidRPr="0091202C">
        <w:rPr>
          <w:color w:val="000000"/>
        </w:rPr>
        <w:t xml:space="preserve">dan </w:t>
      </w:r>
      <w:r>
        <w:rPr>
          <w:color w:val="000000"/>
        </w:rPr>
        <w:t>Diploma Kebidanan</w:t>
      </w:r>
      <w:r w:rsidRPr="0091202C">
        <w:rPr>
          <w:color w:val="000000"/>
        </w:rPr>
        <w:t xml:space="preserve"> Unpad</w:t>
      </w:r>
      <w:r w:rsidR="0091202C">
        <w:t>.</w:t>
      </w:r>
    </w:p>
    <w:p w14:paraId="14FAA626" w14:textId="17648054" w:rsidR="0091202C" w:rsidRDefault="006B6CE2" w:rsidP="0091202C">
      <w:pPr>
        <w:pStyle w:val="ListParagraph"/>
        <w:numPr>
          <w:ilvl w:val="0"/>
          <w:numId w:val="29"/>
        </w:numPr>
        <w:pBdr>
          <w:top w:val="nil"/>
          <w:left w:val="nil"/>
          <w:bottom w:val="nil"/>
          <w:right w:val="nil"/>
          <w:between w:val="nil"/>
        </w:pBdr>
        <w:ind w:left="1440"/>
        <w:jc w:val="both"/>
      </w:pPr>
      <w:r w:rsidRPr="0091202C">
        <w:rPr>
          <w:color w:val="000000"/>
        </w:rPr>
        <w:t xml:space="preserve">Fasilitas program studi </w:t>
      </w:r>
      <w:r>
        <w:rPr>
          <w:color w:val="000000"/>
        </w:rPr>
        <w:t>Matematika</w:t>
      </w:r>
      <w:r w:rsidRPr="0091202C">
        <w:rPr>
          <w:color w:val="000000"/>
        </w:rPr>
        <w:t xml:space="preserve"> Unpad</w:t>
      </w:r>
      <w:r w:rsidR="0091202C">
        <w:t>.</w:t>
      </w:r>
    </w:p>
    <w:p w14:paraId="711EC230" w14:textId="77564C87" w:rsidR="0091202C" w:rsidRDefault="006B6CE2" w:rsidP="0091202C">
      <w:pPr>
        <w:pStyle w:val="ListParagraph"/>
        <w:numPr>
          <w:ilvl w:val="0"/>
          <w:numId w:val="29"/>
        </w:numPr>
        <w:pBdr>
          <w:top w:val="nil"/>
          <w:left w:val="nil"/>
          <w:bottom w:val="nil"/>
          <w:right w:val="nil"/>
          <w:between w:val="nil"/>
        </w:pBdr>
        <w:ind w:left="1440"/>
        <w:jc w:val="both"/>
      </w:pPr>
      <w:r w:rsidRPr="0091202C">
        <w:rPr>
          <w:color w:val="000000"/>
        </w:rPr>
        <w:t xml:space="preserve">Profil Lulusan </w:t>
      </w:r>
      <w:r>
        <w:rPr>
          <w:color w:val="000000"/>
        </w:rPr>
        <w:t>Diploma Kebidanan</w:t>
      </w:r>
      <w:r w:rsidRPr="0091202C">
        <w:rPr>
          <w:color w:val="000000"/>
        </w:rPr>
        <w:t xml:space="preserve"> Unpad</w:t>
      </w:r>
      <w:r w:rsidR="0091202C">
        <w:t>.</w:t>
      </w:r>
    </w:p>
    <w:p w14:paraId="3B8DF280" w14:textId="5D2ECDBD" w:rsidR="0091202C" w:rsidRDefault="006B6CE2" w:rsidP="0091202C">
      <w:pPr>
        <w:pStyle w:val="ListParagraph"/>
        <w:numPr>
          <w:ilvl w:val="0"/>
          <w:numId w:val="29"/>
        </w:numPr>
        <w:pBdr>
          <w:top w:val="nil"/>
          <w:left w:val="nil"/>
          <w:bottom w:val="nil"/>
          <w:right w:val="nil"/>
          <w:between w:val="nil"/>
        </w:pBdr>
        <w:ind w:left="1440"/>
        <w:jc w:val="both"/>
      </w:pPr>
      <w:r>
        <w:rPr>
          <w:color w:val="000000"/>
        </w:rPr>
        <w:t>Lokasi / Kontak Prodi Matematika dan Diploma Kebidanan Unpad</w:t>
      </w:r>
      <w:r w:rsidR="0091202C">
        <w:t>.</w:t>
      </w:r>
    </w:p>
    <w:p w14:paraId="4F9CE201" w14:textId="5E795CB0" w:rsidR="0091202C" w:rsidRDefault="0091202C" w:rsidP="0091202C">
      <w:pPr>
        <w:pBdr>
          <w:top w:val="nil"/>
          <w:left w:val="nil"/>
          <w:bottom w:val="nil"/>
          <w:right w:val="nil"/>
          <w:between w:val="nil"/>
        </w:pBdr>
        <w:ind w:left="810"/>
        <w:jc w:val="both"/>
      </w:pPr>
      <w:r>
        <w:t xml:space="preserve">Sumber data-data untuk aplikasi profil </w:t>
      </w:r>
      <w:r w:rsidR="006B6CE2">
        <w:t>Matematika</w:t>
      </w:r>
      <w:r>
        <w:t xml:space="preserve"> dapat diakses dari link dibawah ini:</w:t>
      </w:r>
    </w:p>
    <w:p w14:paraId="1ADE82A5" w14:textId="7B8E7B9F" w:rsidR="0091202C" w:rsidRPr="0091202C" w:rsidRDefault="00173ABF" w:rsidP="00173ABF">
      <w:pPr>
        <w:pStyle w:val="ListParagraph"/>
        <w:pBdr>
          <w:top w:val="nil"/>
          <w:left w:val="nil"/>
          <w:bottom w:val="nil"/>
          <w:right w:val="nil"/>
          <w:between w:val="nil"/>
        </w:pBdr>
        <w:ind w:left="1440"/>
        <w:jc w:val="both"/>
        <w:rPr>
          <w:color w:val="000000" w:themeColor="text1"/>
        </w:rPr>
      </w:pPr>
      <w:hyperlink r:id="rId14" w:history="1">
        <w:r w:rsidRPr="00ED1370">
          <w:rPr>
            <w:rStyle w:val="Hyperlink"/>
          </w:rPr>
          <w:t>http://math.fmipa.unpad.ac.id</w:t>
        </w:r>
      </w:hyperlink>
    </w:p>
    <w:p w14:paraId="044AA31A" w14:textId="42B36317" w:rsidR="0091202C" w:rsidRDefault="0091202C" w:rsidP="0091202C">
      <w:pPr>
        <w:pBdr>
          <w:top w:val="nil"/>
          <w:left w:val="nil"/>
          <w:bottom w:val="nil"/>
          <w:right w:val="nil"/>
          <w:between w:val="nil"/>
        </w:pBdr>
        <w:ind w:left="810"/>
        <w:jc w:val="both"/>
      </w:pPr>
      <w:r>
        <w:t xml:space="preserve">Sumber data-data untuk aplikasi profil </w:t>
      </w:r>
      <w:r w:rsidR="006B6CE2">
        <w:t>Kebidanan</w:t>
      </w:r>
      <w:r>
        <w:t xml:space="preserve"> dapat diakses dari link dibawah ini:</w:t>
      </w:r>
    </w:p>
    <w:p w14:paraId="53EFC83A" w14:textId="44F61009" w:rsidR="0091202C" w:rsidRPr="0091202C" w:rsidRDefault="00173ABF" w:rsidP="00173ABF">
      <w:pPr>
        <w:pStyle w:val="ListParagraph"/>
        <w:pBdr>
          <w:top w:val="nil"/>
          <w:left w:val="nil"/>
          <w:bottom w:val="nil"/>
          <w:right w:val="nil"/>
          <w:between w:val="nil"/>
        </w:pBdr>
        <w:ind w:left="1440"/>
        <w:jc w:val="both"/>
        <w:rPr>
          <w:color w:val="000000" w:themeColor="text1"/>
        </w:rPr>
      </w:pPr>
      <w:hyperlink r:id="rId15" w:history="1">
        <w:r w:rsidRPr="00ED1370">
          <w:rPr>
            <w:rStyle w:val="Hyperlink"/>
          </w:rPr>
          <w:t>fk@unpad.ac.id</w:t>
        </w:r>
      </w:hyperlink>
    </w:p>
    <w:p w14:paraId="1C2B0BC0" w14:textId="486FA145" w:rsidR="00746B7B" w:rsidRDefault="003A74ED" w:rsidP="0048091C">
      <w:pPr>
        <w:numPr>
          <w:ilvl w:val="0"/>
          <w:numId w:val="6"/>
        </w:numPr>
        <w:pBdr>
          <w:top w:val="nil"/>
          <w:left w:val="nil"/>
          <w:bottom w:val="nil"/>
          <w:right w:val="nil"/>
          <w:between w:val="nil"/>
        </w:pBdr>
        <w:jc w:val="both"/>
      </w:pPr>
      <w:r>
        <w:rPr>
          <w:color w:val="000000"/>
        </w:rPr>
        <w:t>Kebutuhan Perangkat Lunak</w:t>
      </w:r>
    </w:p>
    <w:p w14:paraId="223DD95F" w14:textId="462BB25F" w:rsidR="0091202C" w:rsidRDefault="0091202C" w:rsidP="0091202C">
      <w:pPr>
        <w:pBdr>
          <w:top w:val="nil"/>
          <w:left w:val="nil"/>
          <w:bottom w:val="nil"/>
          <w:right w:val="nil"/>
          <w:between w:val="nil"/>
        </w:pBdr>
        <w:ind w:left="720"/>
        <w:jc w:val="both"/>
      </w:pPr>
      <w:r>
        <w:t xml:space="preserve">Berikut adalah perangkat lunak yang </w:t>
      </w:r>
      <w:r w:rsidR="00831836">
        <w:t>dibutuhkan</w:t>
      </w:r>
      <w:r>
        <w:t xml:space="preserve"> dalam p</w:t>
      </w:r>
      <w:r w:rsidR="00831836">
        <w:t>erancangan</w:t>
      </w:r>
      <w:r>
        <w:t xml:space="preserve"> aplikasi:</w:t>
      </w:r>
    </w:p>
    <w:p w14:paraId="21875DED" w14:textId="5510AF13" w:rsidR="0091202C" w:rsidRDefault="0091202C" w:rsidP="0091202C">
      <w:pPr>
        <w:pStyle w:val="ListParagraph"/>
        <w:numPr>
          <w:ilvl w:val="0"/>
          <w:numId w:val="32"/>
        </w:numPr>
        <w:pBdr>
          <w:top w:val="nil"/>
          <w:left w:val="nil"/>
          <w:bottom w:val="nil"/>
          <w:right w:val="nil"/>
          <w:between w:val="nil"/>
        </w:pBdr>
        <w:ind w:left="1440"/>
        <w:jc w:val="both"/>
      </w:pPr>
      <w:r>
        <w:t xml:space="preserve">Android Studio </w:t>
      </w:r>
      <w:r w:rsidR="00831836">
        <w:t>sebagai IDE untuk pengembangan aplikasi</w:t>
      </w:r>
    </w:p>
    <w:p w14:paraId="0C9C61EE" w14:textId="1C1A86B2" w:rsidR="0091202C" w:rsidRDefault="0091202C" w:rsidP="0091202C">
      <w:pPr>
        <w:pStyle w:val="ListParagraph"/>
        <w:numPr>
          <w:ilvl w:val="0"/>
          <w:numId w:val="32"/>
        </w:numPr>
        <w:pBdr>
          <w:top w:val="nil"/>
          <w:left w:val="nil"/>
          <w:bottom w:val="nil"/>
          <w:right w:val="nil"/>
          <w:between w:val="nil"/>
        </w:pBdr>
        <w:ind w:left="1440"/>
        <w:jc w:val="both"/>
      </w:pPr>
      <w:r>
        <w:t xml:space="preserve">Visual Studio Code </w:t>
      </w:r>
      <w:r w:rsidR="00831836">
        <w:t>sebagai teks editor untuk pengembangan aplikasi</w:t>
      </w:r>
    </w:p>
    <w:p w14:paraId="361876F1" w14:textId="66E26469" w:rsidR="0091202C" w:rsidRDefault="0091202C" w:rsidP="0091202C">
      <w:pPr>
        <w:pStyle w:val="ListParagraph"/>
        <w:numPr>
          <w:ilvl w:val="0"/>
          <w:numId w:val="32"/>
        </w:numPr>
        <w:pBdr>
          <w:top w:val="nil"/>
          <w:left w:val="nil"/>
          <w:bottom w:val="nil"/>
          <w:right w:val="nil"/>
          <w:between w:val="nil"/>
        </w:pBdr>
        <w:ind w:left="1440"/>
        <w:jc w:val="both"/>
      </w:pPr>
      <w:r>
        <w:t xml:space="preserve">Git dan Github </w:t>
      </w:r>
      <w:r w:rsidR="00831836">
        <w:t>sebagai manajemen source code</w:t>
      </w:r>
    </w:p>
    <w:p w14:paraId="155408A4" w14:textId="47997F69" w:rsidR="0091202C" w:rsidRDefault="0091202C" w:rsidP="0091202C">
      <w:pPr>
        <w:pStyle w:val="ListParagraph"/>
        <w:numPr>
          <w:ilvl w:val="0"/>
          <w:numId w:val="32"/>
        </w:numPr>
        <w:pBdr>
          <w:top w:val="nil"/>
          <w:left w:val="nil"/>
          <w:bottom w:val="nil"/>
          <w:right w:val="nil"/>
          <w:between w:val="nil"/>
        </w:pBdr>
        <w:ind w:left="1440"/>
        <w:jc w:val="both"/>
      </w:pPr>
      <w:r>
        <w:t>Figma untuk mendesain aplikasi</w:t>
      </w:r>
    </w:p>
    <w:p w14:paraId="0A299BF9" w14:textId="7DD7EEC4" w:rsidR="00CA20C4" w:rsidRPr="00CA20C4" w:rsidRDefault="0091202C" w:rsidP="0091202C">
      <w:pPr>
        <w:pStyle w:val="ListParagraph"/>
        <w:numPr>
          <w:ilvl w:val="0"/>
          <w:numId w:val="32"/>
        </w:numPr>
        <w:pBdr>
          <w:top w:val="nil"/>
          <w:left w:val="nil"/>
          <w:bottom w:val="nil"/>
          <w:right w:val="nil"/>
          <w:between w:val="nil"/>
        </w:pBdr>
        <w:ind w:left="1440"/>
        <w:jc w:val="both"/>
      </w:pPr>
      <w:r>
        <w:t>Java Development Kit komponen pada Java</w:t>
      </w:r>
    </w:p>
    <w:p w14:paraId="6EB20117" w14:textId="1144742D" w:rsidR="00746B7B" w:rsidRDefault="003A74ED" w:rsidP="0048091C">
      <w:pPr>
        <w:numPr>
          <w:ilvl w:val="0"/>
          <w:numId w:val="6"/>
        </w:numPr>
        <w:pBdr>
          <w:top w:val="nil"/>
          <w:left w:val="nil"/>
          <w:bottom w:val="nil"/>
          <w:right w:val="nil"/>
          <w:between w:val="nil"/>
        </w:pBdr>
        <w:jc w:val="both"/>
      </w:pPr>
      <w:r>
        <w:rPr>
          <w:color w:val="000000"/>
        </w:rPr>
        <w:t>Kebutuhan Perangkat Keras</w:t>
      </w:r>
    </w:p>
    <w:p w14:paraId="46F75D3C" w14:textId="12DD11D4" w:rsidR="002749C6" w:rsidRPr="002749C6" w:rsidRDefault="002749C6" w:rsidP="002749C6">
      <w:pPr>
        <w:pBdr>
          <w:top w:val="nil"/>
          <w:left w:val="nil"/>
          <w:bottom w:val="nil"/>
          <w:right w:val="nil"/>
          <w:between w:val="nil"/>
        </w:pBdr>
        <w:ind w:left="720"/>
        <w:jc w:val="both"/>
        <w:rPr>
          <w:color w:val="000000"/>
        </w:rPr>
      </w:pPr>
      <w:r w:rsidRPr="002749C6">
        <w:rPr>
          <w:color w:val="000000"/>
        </w:rPr>
        <w:t xml:space="preserve">Berikut perangkat keras yang digunakan </w:t>
      </w:r>
      <w:r w:rsidR="00831836">
        <w:rPr>
          <w:color w:val="000000"/>
        </w:rPr>
        <w:t>untuk</w:t>
      </w:r>
      <w:r w:rsidRPr="002749C6">
        <w:rPr>
          <w:color w:val="000000"/>
        </w:rPr>
        <w:t xml:space="preserve"> </w:t>
      </w:r>
      <w:r w:rsidR="00831836">
        <w:rPr>
          <w:color w:val="000000"/>
        </w:rPr>
        <w:t>perancangan aplikasi dengan spesifikasi sebagai berikut</w:t>
      </w:r>
      <w:r w:rsidRPr="002749C6">
        <w:rPr>
          <w:color w:val="000000"/>
        </w:rPr>
        <w:t>:</w:t>
      </w:r>
    </w:p>
    <w:p w14:paraId="1AC0AC54" w14:textId="0BFE03F1" w:rsidR="002749C6" w:rsidRDefault="00831836" w:rsidP="002749C6">
      <w:pPr>
        <w:pBdr>
          <w:top w:val="nil"/>
          <w:left w:val="nil"/>
          <w:bottom w:val="nil"/>
          <w:right w:val="nil"/>
          <w:between w:val="nil"/>
        </w:pBdr>
        <w:ind w:left="720"/>
        <w:jc w:val="both"/>
        <w:rPr>
          <w:color w:val="000000"/>
        </w:rPr>
      </w:pPr>
      <w:r>
        <w:rPr>
          <w:color w:val="000000"/>
        </w:rPr>
        <w:t>Sistem Operasi</w:t>
      </w:r>
      <w:r>
        <w:rPr>
          <w:color w:val="000000"/>
        </w:rPr>
        <w:tab/>
      </w:r>
      <w:r w:rsidR="002749C6" w:rsidRPr="002749C6">
        <w:rPr>
          <w:color w:val="000000"/>
        </w:rPr>
        <w:t>:</w:t>
      </w:r>
      <w:r>
        <w:rPr>
          <w:color w:val="000000"/>
        </w:rPr>
        <w:t xml:space="preserve"> Windows 10 64-bit</w:t>
      </w:r>
    </w:p>
    <w:p w14:paraId="2AE9D90B" w14:textId="118308D9" w:rsidR="00831836" w:rsidRPr="002749C6" w:rsidRDefault="00831836" w:rsidP="002749C6">
      <w:pPr>
        <w:pBdr>
          <w:top w:val="nil"/>
          <w:left w:val="nil"/>
          <w:bottom w:val="nil"/>
          <w:right w:val="nil"/>
          <w:between w:val="nil"/>
        </w:pBdr>
        <w:ind w:left="720"/>
        <w:jc w:val="both"/>
        <w:rPr>
          <w:color w:val="000000"/>
        </w:rPr>
      </w:pPr>
      <w:r>
        <w:rPr>
          <w:color w:val="000000"/>
        </w:rPr>
        <w:t>Processor</w:t>
      </w:r>
      <w:r>
        <w:rPr>
          <w:color w:val="000000"/>
        </w:rPr>
        <w:tab/>
        <w:t xml:space="preserve">: </w:t>
      </w:r>
      <w:r>
        <w:rPr>
          <w:bCs/>
        </w:rPr>
        <w:t>11</w:t>
      </w:r>
      <w:r w:rsidRPr="00D7758D">
        <w:rPr>
          <w:bCs/>
          <w:vertAlign w:val="superscript"/>
        </w:rPr>
        <w:t>th</w:t>
      </w:r>
      <w:r>
        <w:rPr>
          <w:bCs/>
        </w:rPr>
        <w:t xml:space="preserve"> Gen Intel® Core™ i5-1135G7 @2.40GHz</w:t>
      </w:r>
    </w:p>
    <w:p w14:paraId="6C9FCAB6" w14:textId="6313C3E9" w:rsidR="002749C6" w:rsidRPr="002749C6" w:rsidRDefault="002749C6" w:rsidP="002749C6">
      <w:pPr>
        <w:pBdr>
          <w:top w:val="nil"/>
          <w:left w:val="nil"/>
          <w:bottom w:val="nil"/>
          <w:right w:val="nil"/>
          <w:between w:val="nil"/>
        </w:pBdr>
        <w:ind w:left="720"/>
        <w:jc w:val="both"/>
        <w:rPr>
          <w:color w:val="000000"/>
        </w:rPr>
      </w:pPr>
      <w:r w:rsidRPr="002749C6">
        <w:rPr>
          <w:color w:val="000000"/>
        </w:rPr>
        <w:t>RAM</w:t>
      </w:r>
      <w:r w:rsidRPr="002749C6">
        <w:rPr>
          <w:color w:val="000000"/>
        </w:rPr>
        <w:tab/>
      </w:r>
      <w:r w:rsidR="00831836">
        <w:rPr>
          <w:color w:val="000000"/>
        </w:rPr>
        <w:tab/>
      </w:r>
      <w:r w:rsidRPr="002749C6">
        <w:rPr>
          <w:color w:val="000000"/>
        </w:rPr>
        <w:t>:</w:t>
      </w:r>
      <w:r w:rsidR="00831836">
        <w:rPr>
          <w:color w:val="000000"/>
        </w:rPr>
        <w:t xml:space="preserve"> 16</w:t>
      </w:r>
      <w:r w:rsidRPr="002749C6">
        <w:rPr>
          <w:color w:val="000000"/>
        </w:rPr>
        <w:t xml:space="preserve">GB </w:t>
      </w:r>
    </w:p>
    <w:p w14:paraId="348C0CAB" w14:textId="59BCD0A5" w:rsidR="00746B7B" w:rsidRPr="002749C6" w:rsidRDefault="00831836" w:rsidP="002749C6">
      <w:pPr>
        <w:pBdr>
          <w:top w:val="nil"/>
          <w:left w:val="nil"/>
          <w:bottom w:val="nil"/>
          <w:right w:val="nil"/>
          <w:between w:val="nil"/>
        </w:pBdr>
        <w:ind w:left="720"/>
        <w:jc w:val="both"/>
        <w:rPr>
          <w:color w:val="000000"/>
        </w:rPr>
      </w:pPr>
      <w:r>
        <w:rPr>
          <w:color w:val="000000"/>
        </w:rPr>
        <w:t>Manufaktur</w:t>
      </w:r>
      <w:r w:rsidR="002749C6" w:rsidRPr="002749C6">
        <w:rPr>
          <w:color w:val="000000"/>
        </w:rPr>
        <w:tab/>
        <w:t>:</w:t>
      </w:r>
      <w:r w:rsidR="00315B59">
        <w:rPr>
          <w:color w:val="000000"/>
        </w:rPr>
        <w:t xml:space="preserve"> Acer Swift 3 Infinity 4</w:t>
      </w:r>
      <w:r w:rsidR="008661F2" w:rsidRPr="002749C6">
        <w:rPr>
          <w:color w:val="000000"/>
        </w:rPr>
        <w:t xml:space="preserve"> </w:t>
      </w:r>
    </w:p>
    <w:p w14:paraId="7BCED9DA" w14:textId="77777777" w:rsidR="00746B7B" w:rsidRDefault="003A74ED" w:rsidP="0048091C">
      <w:pPr>
        <w:numPr>
          <w:ilvl w:val="0"/>
          <w:numId w:val="6"/>
        </w:numPr>
        <w:pBdr>
          <w:top w:val="nil"/>
          <w:left w:val="nil"/>
          <w:bottom w:val="nil"/>
          <w:right w:val="nil"/>
          <w:between w:val="nil"/>
        </w:pBdr>
        <w:jc w:val="both"/>
      </w:pPr>
      <w:r>
        <w:rPr>
          <w:color w:val="000000"/>
        </w:rPr>
        <w:t>Kebutuhan Sistem</w:t>
      </w:r>
    </w:p>
    <w:p w14:paraId="7F8AE949" w14:textId="132607C3" w:rsidR="00746B7B" w:rsidRDefault="00315B59" w:rsidP="0048091C">
      <w:pPr>
        <w:ind w:left="720"/>
        <w:jc w:val="both"/>
      </w:pPr>
      <w:r>
        <w:rPr>
          <w:color w:val="000000"/>
        </w:rPr>
        <w:t>Pada tahapan ini dilakukan analisis dari kebutuhan sistem agar aplikasi yang dibangun sesuai dengan kebutuhan pengguna. Berikut adalah hasil analisis:</w:t>
      </w:r>
    </w:p>
    <w:p w14:paraId="0F24840B" w14:textId="3C92EBC4" w:rsidR="00746B7B" w:rsidRDefault="003A74ED" w:rsidP="0048091C">
      <w:pPr>
        <w:pBdr>
          <w:top w:val="nil"/>
          <w:left w:val="nil"/>
          <w:bottom w:val="nil"/>
          <w:right w:val="nil"/>
          <w:between w:val="nil"/>
        </w:pBdr>
        <w:spacing w:before="120" w:after="120"/>
        <w:jc w:val="both"/>
        <w:rPr>
          <w:smallCaps/>
          <w:color w:val="000000"/>
          <w:sz w:val="16"/>
          <w:szCs w:val="16"/>
        </w:rPr>
      </w:pPr>
      <w:r>
        <w:rPr>
          <w:smallCaps/>
          <w:color w:val="000000"/>
          <w:sz w:val="16"/>
          <w:szCs w:val="16"/>
        </w:rPr>
        <w:t>TABEL 3.1</w:t>
      </w:r>
      <w:r>
        <w:rPr>
          <w:smallCaps/>
          <w:color w:val="000000"/>
          <w:sz w:val="16"/>
          <w:szCs w:val="16"/>
        </w:rPr>
        <w:br/>
        <w:t>kebutuhan sistem pengguna</w:t>
      </w:r>
    </w:p>
    <w:p w14:paraId="6B6BA095" w14:textId="1E753DB0" w:rsidR="008661F2" w:rsidRDefault="00315B59" w:rsidP="0048091C">
      <w:pPr>
        <w:pBdr>
          <w:top w:val="nil"/>
          <w:left w:val="nil"/>
          <w:bottom w:val="nil"/>
          <w:right w:val="nil"/>
          <w:between w:val="nil"/>
        </w:pBdr>
        <w:spacing w:before="120" w:after="120"/>
        <w:jc w:val="both"/>
        <w:rPr>
          <w:smallCaps/>
          <w:color w:val="000000"/>
          <w:sz w:val="16"/>
          <w:szCs w:val="16"/>
        </w:rPr>
      </w:pPr>
      <w:r w:rsidRPr="00315B59">
        <w:rPr>
          <w:noProof/>
        </w:rPr>
        <w:drawing>
          <wp:inline distT="0" distB="0" distL="0" distR="0" wp14:anchorId="33AA9A8A" wp14:editId="32F76F7C">
            <wp:extent cx="2934335" cy="11988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34335" cy="1198880"/>
                    </a:xfrm>
                    <a:prstGeom prst="rect">
                      <a:avLst/>
                    </a:prstGeom>
                  </pic:spPr>
                </pic:pic>
              </a:graphicData>
            </a:graphic>
          </wp:inline>
        </w:drawing>
      </w:r>
      <w:r w:rsidRPr="00315B59">
        <w:rPr>
          <w:noProof/>
        </w:rPr>
        <w:t xml:space="preserve"> </w:t>
      </w:r>
    </w:p>
    <w:p w14:paraId="2E7B5C53" w14:textId="0E9FE8B4" w:rsidR="00746B7B" w:rsidRDefault="008661F2" w:rsidP="00315B59">
      <w:pPr>
        <w:pStyle w:val="Heading2"/>
        <w:numPr>
          <w:ilvl w:val="1"/>
          <w:numId w:val="12"/>
        </w:numPr>
        <w:jc w:val="both"/>
      </w:pPr>
      <w:r>
        <w:t>Analisis Sistem</w:t>
      </w:r>
    </w:p>
    <w:p w14:paraId="4D91BB16" w14:textId="5E0C58E4" w:rsidR="00746B7B" w:rsidRDefault="00315B59" w:rsidP="0048091C">
      <w:pPr>
        <w:numPr>
          <w:ilvl w:val="0"/>
          <w:numId w:val="14"/>
        </w:numPr>
        <w:pBdr>
          <w:top w:val="nil"/>
          <w:left w:val="nil"/>
          <w:bottom w:val="nil"/>
          <w:right w:val="nil"/>
          <w:between w:val="nil"/>
        </w:pBdr>
        <w:jc w:val="both"/>
      </w:pPr>
      <w:r>
        <w:rPr>
          <w:color w:val="000000"/>
        </w:rPr>
        <w:t xml:space="preserve">Desain </w:t>
      </w:r>
      <w:r w:rsidRPr="00315B59">
        <w:rPr>
          <w:color w:val="000000"/>
        </w:rPr>
        <w:t>Unified Modelling Language</w:t>
      </w:r>
      <w:r>
        <w:rPr>
          <w:i/>
          <w:iCs/>
          <w:color w:val="000000"/>
        </w:rPr>
        <w:t xml:space="preserve"> </w:t>
      </w:r>
      <w:r>
        <w:rPr>
          <w:color w:val="000000"/>
        </w:rPr>
        <w:t>(UML)</w:t>
      </w:r>
    </w:p>
    <w:p w14:paraId="6AC31A26" w14:textId="6BF807BF" w:rsidR="00746B7B" w:rsidRDefault="003A74ED" w:rsidP="0048091C">
      <w:pPr>
        <w:pBdr>
          <w:top w:val="nil"/>
          <w:left w:val="nil"/>
          <w:bottom w:val="nil"/>
          <w:right w:val="nil"/>
          <w:between w:val="nil"/>
        </w:pBdr>
        <w:ind w:left="720"/>
        <w:jc w:val="both"/>
        <w:rPr>
          <w:color w:val="000000"/>
        </w:rPr>
      </w:pPr>
      <w:r>
        <w:rPr>
          <w:color w:val="000000"/>
        </w:rPr>
        <w:t>D</w:t>
      </w:r>
      <w:r w:rsidR="00315B59">
        <w:rPr>
          <w:color w:val="000000"/>
        </w:rPr>
        <w:t>esain sistem pada perancangan aplikasi ini menggunakan UML seperti use case diagram, activity diagram, sequence diagram, dan package diagram.</w:t>
      </w:r>
      <w:r>
        <w:rPr>
          <w:color w:val="000000"/>
        </w:rPr>
        <w:t xml:space="preserve"> </w:t>
      </w:r>
    </w:p>
    <w:p w14:paraId="1422A432" w14:textId="77777777" w:rsidR="008661F2" w:rsidRDefault="008661F2" w:rsidP="0048091C">
      <w:pPr>
        <w:jc w:val="both"/>
        <w:rPr>
          <w:noProof/>
        </w:rPr>
      </w:pPr>
    </w:p>
    <w:p w14:paraId="59CF17DE" w14:textId="1DA45861" w:rsidR="00746B7B" w:rsidRDefault="001D5436" w:rsidP="00D2461F">
      <w:pPr>
        <w:jc w:val="center"/>
      </w:pPr>
      <w:r w:rsidRPr="001D5436">
        <w:rPr>
          <w:b/>
          <w:noProof/>
        </w:rPr>
        <w:drawing>
          <wp:inline distT="0" distB="0" distL="0" distR="0" wp14:anchorId="0A113106" wp14:editId="38833C12">
            <wp:extent cx="2934335" cy="1828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34335" cy="1828165"/>
                    </a:xfrm>
                    <a:prstGeom prst="rect">
                      <a:avLst/>
                    </a:prstGeom>
                  </pic:spPr>
                </pic:pic>
              </a:graphicData>
            </a:graphic>
          </wp:inline>
        </w:drawing>
      </w:r>
    </w:p>
    <w:p w14:paraId="78D38759" w14:textId="1097010A" w:rsidR="00746B7B" w:rsidRDefault="003A74ED" w:rsidP="0048091C">
      <w:pPr>
        <w:jc w:val="both"/>
        <w:rPr>
          <w:sz w:val="16"/>
          <w:szCs w:val="16"/>
        </w:rPr>
      </w:pPr>
      <w:r>
        <w:rPr>
          <w:sz w:val="16"/>
          <w:szCs w:val="16"/>
        </w:rPr>
        <w:t>Gambar 3.</w:t>
      </w:r>
      <w:r w:rsidR="00173ABF">
        <w:rPr>
          <w:sz w:val="16"/>
          <w:szCs w:val="16"/>
        </w:rPr>
        <w:t>1</w:t>
      </w:r>
      <w:r>
        <w:rPr>
          <w:sz w:val="16"/>
          <w:szCs w:val="16"/>
        </w:rPr>
        <w:t xml:space="preserve"> Use Case Diagram</w:t>
      </w:r>
    </w:p>
    <w:p w14:paraId="398FCC63" w14:textId="77777777" w:rsidR="008661F2" w:rsidRDefault="008661F2" w:rsidP="0048091C">
      <w:pPr>
        <w:jc w:val="both"/>
        <w:rPr>
          <w:noProof/>
        </w:rPr>
      </w:pPr>
    </w:p>
    <w:p w14:paraId="695ACF8E" w14:textId="77777777" w:rsidR="008661F2" w:rsidRDefault="008661F2" w:rsidP="0048091C">
      <w:pPr>
        <w:jc w:val="both"/>
        <w:rPr>
          <w:noProof/>
        </w:rPr>
      </w:pPr>
    </w:p>
    <w:p w14:paraId="65FC4A28" w14:textId="738BACAA" w:rsidR="00746B7B" w:rsidRDefault="004E1604" w:rsidP="00D2461F">
      <w:pPr>
        <w:jc w:val="center"/>
        <w:rPr>
          <w:sz w:val="16"/>
          <w:szCs w:val="16"/>
        </w:rPr>
      </w:pPr>
      <w:r w:rsidRPr="004E1604">
        <w:rPr>
          <w:noProof/>
        </w:rPr>
        <w:drawing>
          <wp:inline distT="0" distB="0" distL="0" distR="0" wp14:anchorId="60729F15" wp14:editId="31465DDD">
            <wp:extent cx="2934335" cy="12299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34335" cy="1229995"/>
                    </a:xfrm>
                    <a:prstGeom prst="rect">
                      <a:avLst/>
                    </a:prstGeom>
                  </pic:spPr>
                </pic:pic>
              </a:graphicData>
            </a:graphic>
          </wp:inline>
        </w:drawing>
      </w:r>
    </w:p>
    <w:p w14:paraId="1AB5BEDE" w14:textId="4C3232AE" w:rsidR="00746B7B" w:rsidRDefault="003A74ED" w:rsidP="0048091C">
      <w:pPr>
        <w:jc w:val="both"/>
        <w:rPr>
          <w:sz w:val="16"/>
          <w:szCs w:val="16"/>
        </w:rPr>
      </w:pPr>
      <w:r>
        <w:rPr>
          <w:sz w:val="16"/>
          <w:szCs w:val="16"/>
        </w:rPr>
        <w:t>Gambar 3.</w:t>
      </w:r>
      <w:r w:rsidR="00173ABF">
        <w:rPr>
          <w:sz w:val="16"/>
          <w:szCs w:val="16"/>
        </w:rPr>
        <w:t>2</w:t>
      </w:r>
      <w:r>
        <w:rPr>
          <w:sz w:val="16"/>
          <w:szCs w:val="16"/>
        </w:rPr>
        <w:t xml:space="preserve"> Activity Diagram</w:t>
      </w:r>
    </w:p>
    <w:p w14:paraId="6F2C7AB3" w14:textId="186C2442" w:rsidR="001D5436" w:rsidRDefault="001D5436" w:rsidP="0048091C">
      <w:pPr>
        <w:jc w:val="both"/>
        <w:rPr>
          <w:sz w:val="16"/>
          <w:szCs w:val="16"/>
        </w:rPr>
      </w:pPr>
    </w:p>
    <w:p w14:paraId="3C101335" w14:textId="77777777" w:rsidR="004E1604" w:rsidRDefault="004E1604" w:rsidP="004E1604">
      <w:pPr>
        <w:rPr>
          <w:noProof/>
        </w:rPr>
      </w:pPr>
    </w:p>
    <w:p w14:paraId="0E36D570" w14:textId="32BDFDF5" w:rsidR="001D5436" w:rsidRDefault="004E1604" w:rsidP="00CB7669">
      <w:pPr>
        <w:jc w:val="center"/>
        <w:rPr>
          <w:sz w:val="16"/>
          <w:szCs w:val="16"/>
        </w:rPr>
      </w:pPr>
      <w:r w:rsidRPr="004E1604">
        <w:rPr>
          <w:noProof/>
        </w:rPr>
        <w:drawing>
          <wp:inline distT="0" distB="0" distL="0" distR="0" wp14:anchorId="3F43447D" wp14:editId="76016AB6">
            <wp:extent cx="1428750" cy="1446011"/>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60046" cy="1477686"/>
                    </a:xfrm>
                    <a:prstGeom prst="rect">
                      <a:avLst/>
                    </a:prstGeom>
                  </pic:spPr>
                </pic:pic>
              </a:graphicData>
            </a:graphic>
          </wp:inline>
        </w:drawing>
      </w:r>
      <w:r w:rsidRPr="004E1604">
        <w:rPr>
          <w:noProof/>
        </w:rPr>
        <w:drawing>
          <wp:inline distT="0" distB="0" distL="0" distR="0" wp14:anchorId="6CB217CE" wp14:editId="2D08D8C7">
            <wp:extent cx="1587500" cy="1464607"/>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09540" cy="1484941"/>
                    </a:xfrm>
                    <a:prstGeom prst="rect">
                      <a:avLst/>
                    </a:prstGeom>
                  </pic:spPr>
                </pic:pic>
              </a:graphicData>
            </a:graphic>
          </wp:inline>
        </w:drawing>
      </w:r>
    </w:p>
    <w:p w14:paraId="68A6DA77" w14:textId="6FD3BDF8" w:rsidR="001D5436" w:rsidRDefault="001D5436" w:rsidP="001D5436">
      <w:pPr>
        <w:jc w:val="both"/>
        <w:rPr>
          <w:sz w:val="16"/>
          <w:szCs w:val="16"/>
        </w:rPr>
      </w:pPr>
      <w:r>
        <w:rPr>
          <w:sz w:val="16"/>
          <w:szCs w:val="16"/>
        </w:rPr>
        <w:t>Gambar 3.</w:t>
      </w:r>
      <w:r w:rsidR="00173ABF">
        <w:rPr>
          <w:sz w:val="16"/>
          <w:szCs w:val="16"/>
        </w:rPr>
        <w:t>3</w:t>
      </w:r>
      <w:r>
        <w:rPr>
          <w:sz w:val="16"/>
          <w:szCs w:val="16"/>
        </w:rPr>
        <w:t xml:space="preserve"> Sequence Diagram</w:t>
      </w:r>
    </w:p>
    <w:p w14:paraId="47BB16A3" w14:textId="77777777" w:rsidR="001D5436" w:rsidRDefault="001D5436" w:rsidP="001D5436">
      <w:pPr>
        <w:jc w:val="both"/>
        <w:rPr>
          <w:sz w:val="16"/>
          <w:szCs w:val="16"/>
        </w:rPr>
      </w:pPr>
    </w:p>
    <w:p w14:paraId="72ADCEE5" w14:textId="10E7217A" w:rsidR="001D5436" w:rsidRDefault="001D5436" w:rsidP="001D5436">
      <w:pPr>
        <w:jc w:val="both"/>
        <w:rPr>
          <w:sz w:val="16"/>
          <w:szCs w:val="16"/>
        </w:rPr>
      </w:pPr>
    </w:p>
    <w:p w14:paraId="19085ED1" w14:textId="5BA1DDD9" w:rsidR="001D5436" w:rsidRDefault="00CB7669" w:rsidP="001D5436">
      <w:pPr>
        <w:jc w:val="center"/>
        <w:rPr>
          <w:sz w:val="16"/>
          <w:szCs w:val="16"/>
        </w:rPr>
      </w:pPr>
      <w:r w:rsidRPr="00CB7669">
        <w:rPr>
          <w:noProof/>
        </w:rPr>
        <w:drawing>
          <wp:inline distT="0" distB="0" distL="0" distR="0" wp14:anchorId="5EE63D4B" wp14:editId="78512268">
            <wp:extent cx="2934335" cy="1487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34335" cy="1487170"/>
                    </a:xfrm>
                    <a:prstGeom prst="rect">
                      <a:avLst/>
                    </a:prstGeom>
                  </pic:spPr>
                </pic:pic>
              </a:graphicData>
            </a:graphic>
          </wp:inline>
        </w:drawing>
      </w:r>
    </w:p>
    <w:p w14:paraId="712A288D" w14:textId="10394916" w:rsidR="001D5436" w:rsidRDefault="001D5436" w:rsidP="001D5436">
      <w:pPr>
        <w:jc w:val="both"/>
        <w:rPr>
          <w:sz w:val="16"/>
          <w:szCs w:val="16"/>
        </w:rPr>
      </w:pPr>
      <w:r>
        <w:rPr>
          <w:sz w:val="16"/>
          <w:szCs w:val="16"/>
        </w:rPr>
        <w:t>Gambar 3.</w:t>
      </w:r>
      <w:r w:rsidR="00173ABF">
        <w:rPr>
          <w:sz w:val="16"/>
          <w:szCs w:val="16"/>
        </w:rPr>
        <w:t>4</w:t>
      </w:r>
      <w:r>
        <w:rPr>
          <w:sz w:val="16"/>
          <w:szCs w:val="16"/>
        </w:rPr>
        <w:t xml:space="preserve"> Package Diagram</w:t>
      </w:r>
    </w:p>
    <w:p w14:paraId="0DFC0995" w14:textId="77777777" w:rsidR="001D5436" w:rsidRDefault="001D5436" w:rsidP="001D5436">
      <w:pPr>
        <w:jc w:val="both"/>
        <w:rPr>
          <w:sz w:val="16"/>
          <w:szCs w:val="16"/>
        </w:rPr>
      </w:pPr>
    </w:p>
    <w:p w14:paraId="4968186C" w14:textId="77777777" w:rsidR="00746B7B" w:rsidRDefault="00746B7B" w:rsidP="0048091C">
      <w:pPr>
        <w:jc w:val="both"/>
      </w:pPr>
    </w:p>
    <w:p w14:paraId="397DD5E7" w14:textId="77777777" w:rsidR="00746B7B" w:rsidRDefault="003A74ED" w:rsidP="0048091C">
      <w:pPr>
        <w:numPr>
          <w:ilvl w:val="0"/>
          <w:numId w:val="14"/>
        </w:numPr>
        <w:pBdr>
          <w:top w:val="nil"/>
          <w:left w:val="nil"/>
          <w:bottom w:val="nil"/>
          <w:right w:val="nil"/>
          <w:between w:val="nil"/>
        </w:pBdr>
        <w:jc w:val="both"/>
      </w:pPr>
      <w:r>
        <w:rPr>
          <w:color w:val="000000"/>
        </w:rPr>
        <w:t>Desain Antarmuka</w:t>
      </w:r>
    </w:p>
    <w:p w14:paraId="2B83E3A0" w14:textId="3558F735" w:rsidR="00746B7B" w:rsidRDefault="007F4BAE" w:rsidP="00CB7669">
      <w:pPr>
        <w:pBdr>
          <w:top w:val="nil"/>
          <w:left w:val="nil"/>
          <w:bottom w:val="nil"/>
          <w:right w:val="nil"/>
          <w:between w:val="nil"/>
        </w:pBdr>
        <w:ind w:left="720" w:firstLine="360"/>
        <w:jc w:val="both"/>
        <w:rPr>
          <w:color w:val="000000"/>
        </w:rPr>
      </w:pPr>
      <w:r w:rsidRPr="007F4BAE">
        <w:rPr>
          <w:color w:val="000000"/>
        </w:rPr>
        <w:t xml:space="preserve">Desain antarmuka </w:t>
      </w:r>
      <w:r w:rsidR="00CB7669">
        <w:rPr>
          <w:color w:val="000000"/>
        </w:rPr>
        <w:t xml:space="preserve">dilakukan untuk memudahkan proses implementasi coding dan mengurangi kesalahan dalam proses pengembangan </w:t>
      </w:r>
      <w:r w:rsidR="00CB7669">
        <w:rPr>
          <w:color w:val="000000"/>
        </w:rPr>
        <w:lastRenderedPageBreak/>
        <w:t>aplikasi. Berikut merupakan desain antarmuka yang akan di implementasikan:</w:t>
      </w:r>
      <w:r w:rsidRPr="007F4BAE">
        <w:rPr>
          <w:color w:val="000000"/>
        </w:rPr>
        <w:t xml:space="preserve"> </w:t>
      </w:r>
    </w:p>
    <w:p w14:paraId="7DC02965" w14:textId="77E0FD31" w:rsidR="00746B7B" w:rsidRDefault="00CB7669" w:rsidP="007F4BAE">
      <w:pPr>
        <w:jc w:val="center"/>
      </w:pPr>
      <w:r>
        <w:rPr>
          <w:noProof/>
          <w:sz w:val="24"/>
          <w:szCs w:val="24"/>
        </w:rPr>
        <w:drawing>
          <wp:inline distT="0" distB="0" distL="0" distR="0" wp14:anchorId="2EA13B09" wp14:editId="2890BC86">
            <wp:extent cx="1099149" cy="1517650"/>
            <wp:effectExtent l="0" t="0" r="635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13691" cy="1537729"/>
                    </a:xfrm>
                    <a:prstGeom prst="rect">
                      <a:avLst/>
                    </a:prstGeom>
                    <a:noFill/>
                    <a:ln>
                      <a:noFill/>
                    </a:ln>
                  </pic:spPr>
                </pic:pic>
              </a:graphicData>
            </a:graphic>
          </wp:inline>
        </w:drawing>
      </w:r>
      <w:r>
        <w:rPr>
          <w:noProof/>
          <w:sz w:val="24"/>
          <w:szCs w:val="24"/>
        </w:rPr>
        <w:drawing>
          <wp:inline distT="0" distB="0" distL="0" distR="0" wp14:anchorId="363CEA9E" wp14:editId="7ED15F80">
            <wp:extent cx="1109635" cy="1538968"/>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28545" cy="1565194"/>
                    </a:xfrm>
                    <a:prstGeom prst="rect">
                      <a:avLst/>
                    </a:prstGeom>
                    <a:noFill/>
                    <a:ln>
                      <a:noFill/>
                    </a:ln>
                  </pic:spPr>
                </pic:pic>
              </a:graphicData>
            </a:graphic>
          </wp:inline>
        </w:drawing>
      </w:r>
    </w:p>
    <w:p w14:paraId="5000F157" w14:textId="523CB803" w:rsidR="00746B7B" w:rsidRPr="00CB7669" w:rsidRDefault="003A74ED" w:rsidP="0048091C">
      <w:pPr>
        <w:jc w:val="both"/>
        <w:rPr>
          <w:sz w:val="16"/>
          <w:szCs w:val="16"/>
        </w:rPr>
      </w:pPr>
      <w:r>
        <w:rPr>
          <w:sz w:val="16"/>
          <w:szCs w:val="16"/>
        </w:rPr>
        <w:t>Gambar 3.</w:t>
      </w:r>
      <w:r w:rsidR="00173ABF">
        <w:rPr>
          <w:sz w:val="16"/>
          <w:szCs w:val="16"/>
        </w:rPr>
        <w:t>5</w:t>
      </w:r>
      <w:r>
        <w:rPr>
          <w:sz w:val="16"/>
          <w:szCs w:val="16"/>
        </w:rPr>
        <w:t xml:space="preserve"> </w:t>
      </w:r>
      <w:r w:rsidR="007F4BAE">
        <w:rPr>
          <w:sz w:val="16"/>
          <w:szCs w:val="16"/>
        </w:rPr>
        <w:t xml:space="preserve">Desain </w:t>
      </w:r>
      <w:r w:rsidR="00CB7669">
        <w:rPr>
          <w:i/>
          <w:iCs/>
          <w:sz w:val="16"/>
          <w:szCs w:val="16"/>
        </w:rPr>
        <w:t>Sidebar Menu</w:t>
      </w:r>
    </w:p>
    <w:p w14:paraId="4F3774F1" w14:textId="123446B8" w:rsidR="00746B7B" w:rsidRDefault="00997BBF" w:rsidP="007F4BAE">
      <w:pPr>
        <w:jc w:val="center"/>
      </w:pPr>
      <w:r>
        <w:rPr>
          <w:noProof/>
          <w:sz w:val="24"/>
          <w:szCs w:val="24"/>
        </w:rPr>
        <w:drawing>
          <wp:inline distT="0" distB="0" distL="0" distR="0" wp14:anchorId="1912D2AB" wp14:editId="04F4FFAC">
            <wp:extent cx="1183470" cy="1903227"/>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01340" cy="1931965"/>
                    </a:xfrm>
                    <a:prstGeom prst="rect">
                      <a:avLst/>
                    </a:prstGeom>
                    <a:noFill/>
                    <a:ln>
                      <a:noFill/>
                    </a:ln>
                  </pic:spPr>
                </pic:pic>
              </a:graphicData>
            </a:graphic>
          </wp:inline>
        </w:drawing>
      </w:r>
      <w:r>
        <w:rPr>
          <w:noProof/>
          <w:sz w:val="24"/>
          <w:szCs w:val="24"/>
        </w:rPr>
        <w:drawing>
          <wp:inline distT="0" distB="0" distL="0" distR="0" wp14:anchorId="32B1419C" wp14:editId="2EE12C33">
            <wp:extent cx="1169582" cy="190729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86384" cy="1934698"/>
                    </a:xfrm>
                    <a:prstGeom prst="rect">
                      <a:avLst/>
                    </a:prstGeom>
                    <a:noFill/>
                    <a:ln>
                      <a:noFill/>
                    </a:ln>
                  </pic:spPr>
                </pic:pic>
              </a:graphicData>
            </a:graphic>
          </wp:inline>
        </w:drawing>
      </w:r>
    </w:p>
    <w:p w14:paraId="1D8E0F54" w14:textId="14368E18" w:rsidR="00746B7B" w:rsidRPr="00997BBF" w:rsidRDefault="003A74ED" w:rsidP="0048091C">
      <w:pPr>
        <w:jc w:val="both"/>
        <w:rPr>
          <w:sz w:val="16"/>
          <w:szCs w:val="16"/>
        </w:rPr>
      </w:pPr>
      <w:r>
        <w:rPr>
          <w:sz w:val="16"/>
          <w:szCs w:val="16"/>
        </w:rPr>
        <w:t>Gambar 3.</w:t>
      </w:r>
      <w:r w:rsidR="00173ABF">
        <w:rPr>
          <w:sz w:val="16"/>
          <w:szCs w:val="16"/>
        </w:rPr>
        <w:t>6</w:t>
      </w:r>
      <w:r>
        <w:rPr>
          <w:sz w:val="16"/>
          <w:szCs w:val="16"/>
        </w:rPr>
        <w:t xml:space="preserve"> </w:t>
      </w:r>
      <w:r w:rsidR="007F4BAE">
        <w:rPr>
          <w:sz w:val="16"/>
          <w:szCs w:val="16"/>
        </w:rPr>
        <w:t xml:space="preserve">Desain </w:t>
      </w:r>
      <w:r w:rsidR="00997BBF">
        <w:rPr>
          <w:sz w:val="16"/>
          <w:szCs w:val="16"/>
        </w:rPr>
        <w:t xml:space="preserve">halaman </w:t>
      </w:r>
      <w:r w:rsidR="00997BBF">
        <w:rPr>
          <w:i/>
          <w:iCs/>
          <w:sz w:val="16"/>
          <w:szCs w:val="16"/>
        </w:rPr>
        <w:t xml:space="preserve">home </w:t>
      </w:r>
      <w:r w:rsidR="00997BBF">
        <w:rPr>
          <w:sz w:val="16"/>
          <w:szCs w:val="16"/>
        </w:rPr>
        <w:t>atau info profil</w:t>
      </w:r>
    </w:p>
    <w:p w14:paraId="6DEED1D2" w14:textId="3FDD02B0" w:rsidR="00746B7B" w:rsidRDefault="00997BBF" w:rsidP="007F4BAE">
      <w:pPr>
        <w:jc w:val="center"/>
      </w:pPr>
      <w:r>
        <w:rPr>
          <w:noProof/>
        </w:rPr>
        <w:drawing>
          <wp:inline distT="0" distB="0" distL="0" distR="0" wp14:anchorId="6F4EF78D" wp14:editId="589C3418">
            <wp:extent cx="967563" cy="1530732"/>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74380" cy="1541517"/>
                    </a:xfrm>
                    <a:prstGeom prst="rect">
                      <a:avLst/>
                    </a:prstGeom>
                    <a:noFill/>
                    <a:ln>
                      <a:noFill/>
                    </a:ln>
                  </pic:spPr>
                </pic:pic>
              </a:graphicData>
            </a:graphic>
          </wp:inline>
        </w:drawing>
      </w:r>
      <w:r>
        <w:rPr>
          <w:noProof/>
        </w:rPr>
        <w:drawing>
          <wp:inline distT="0" distB="0" distL="0" distR="0" wp14:anchorId="4852C73A" wp14:editId="3999B0ED">
            <wp:extent cx="954918" cy="1520456"/>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975904" cy="1553871"/>
                    </a:xfrm>
                    <a:prstGeom prst="rect">
                      <a:avLst/>
                    </a:prstGeom>
                    <a:noFill/>
                    <a:ln>
                      <a:noFill/>
                    </a:ln>
                  </pic:spPr>
                </pic:pic>
              </a:graphicData>
            </a:graphic>
          </wp:inline>
        </w:drawing>
      </w:r>
    </w:p>
    <w:p w14:paraId="7DF449FD" w14:textId="73C26086" w:rsidR="00746B7B" w:rsidRDefault="003A74ED" w:rsidP="0048091C">
      <w:pPr>
        <w:jc w:val="both"/>
        <w:rPr>
          <w:sz w:val="16"/>
          <w:szCs w:val="16"/>
        </w:rPr>
      </w:pPr>
      <w:r>
        <w:rPr>
          <w:sz w:val="16"/>
          <w:szCs w:val="16"/>
        </w:rPr>
        <w:t>Gambar 3.</w:t>
      </w:r>
      <w:r w:rsidR="00173ABF">
        <w:rPr>
          <w:sz w:val="16"/>
          <w:szCs w:val="16"/>
        </w:rPr>
        <w:t>7</w:t>
      </w:r>
      <w:r>
        <w:rPr>
          <w:sz w:val="16"/>
          <w:szCs w:val="16"/>
        </w:rPr>
        <w:t xml:space="preserve"> </w:t>
      </w:r>
      <w:r w:rsidR="007F4BAE">
        <w:rPr>
          <w:sz w:val="16"/>
          <w:szCs w:val="16"/>
        </w:rPr>
        <w:t xml:space="preserve">Desain </w:t>
      </w:r>
      <w:r w:rsidR="00997BBF">
        <w:rPr>
          <w:sz w:val="16"/>
          <w:szCs w:val="16"/>
        </w:rPr>
        <w:t>Halaman pengelola dan dosen</w:t>
      </w:r>
    </w:p>
    <w:p w14:paraId="1FC773E9" w14:textId="22B23AA9" w:rsidR="00746B7B" w:rsidRDefault="00997BBF" w:rsidP="007F4BAE">
      <w:pPr>
        <w:jc w:val="center"/>
      </w:pPr>
      <w:bookmarkStart w:id="3" w:name="_Toc110637976"/>
      <w:bookmarkStart w:id="4" w:name="_Toc112023686"/>
      <w:bookmarkStart w:id="5" w:name="_Toc112083723"/>
      <w:bookmarkStart w:id="6" w:name="_Toc112083955"/>
      <w:r>
        <w:rPr>
          <w:noProof/>
          <w:sz w:val="24"/>
          <w:szCs w:val="24"/>
        </w:rPr>
        <w:drawing>
          <wp:inline distT="0" distB="0" distL="0" distR="0" wp14:anchorId="510F7AB8" wp14:editId="46C75696">
            <wp:extent cx="1001210" cy="1588089"/>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16154" cy="1611792"/>
                    </a:xfrm>
                    <a:prstGeom prst="rect">
                      <a:avLst/>
                    </a:prstGeom>
                    <a:noFill/>
                    <a:ln>
                      <a:noFill/>
                    </a:ln>
                  </pic:spPr>
                </pic:pic>
              </a:graphicData>
            </a:graphic>
          </wp:inline>
        </w:drawing>
      </w:r>
      <w:bookmarkEnd w:id="3"/>
      <w:bookmarkEnd w:id="4"/>
      <w:bookmarkEnd w:id="5"/>
      <w:bookmarkEnd w:id="6"/>
    </w:p>
    <w:p w14:paraId="41B67501" w14:textId="1EFF4EA4" w:rsidR="00746B7B" w:rsidRDefault="003A74ED" w:rsidP="0048091C">
      <w:pPr>
        <w:jc w:val="both"/>
        <w:rPr>
          <w:sz w:val="16"/>
          <w:szCs w:val="16"/>
        </w:rPr>
      </w:pPr>
      <w:r>
        <w:rPr>
          <w:sz w:val="16"/>
          <w:szCs w:val="16"/>
        </w:rPr>
        <w:t>Gambar 3.</w:t>
      </w:r>
      <w:r w:rsidR="00173ABF">
        <w:rPr>
          <w:sz w:val="16"/>
          <w:szCs w:val="16"/>
        </w:rPr>
        <w:t>8</w:t>
      </w:r>
      <w:r>
        <w:rPr>
          <w:sz w:val="16"/>
          <w:szCs w:val="16"/>
        </w:rPr>
        <w:t xml:space="preserve"> </w:t>
      </w:r>
      <w:r w:rsidR="007F4BAE">
        <w:rPr>
          <w:sz w:val="16"/>
          <w:szCs w:val="16"/>
        </w:rPr>
        <w:t xml:space="preserve">Desain </w:t>
      </w:r>
      <w:r w:rsidR="00997BBF">
        <w:rPr>
          <w:sz w:val="16"/>
          <w:szCs w:val="16"/>
        </w:rPr>
        <w:t>halaman profil lulusan</w:t>
      </w:r>
    </w:p>
    <w:p w14:paraId="0FB38C85" w14:textId="7C24E5A7" w:rsidR="00746B7B" w:rsidRDefault="00997BBF" w:rsidP="00914859">
      <w:pPr>
        <w:jc w:val="center"/>
      </w:pPr>
      <w:bookmarkStart w:id="7" w:name="_Toc110637980"/>
      <w:bookmarkStart w:id="8" w:name="_Toc112023690"/>
      <w:bookmarkStart w:id="9" w:name="_Toc112083727"/>
      <w:bookmarkStart w:id="10" w:name="_Toc112083959"/>
      <w:r>
        <w:rPr>
          <w:bCs/>
          <w:noProof/>
          <w:sz w:val="24"/>
          <w:szCs w:val="24"/>
        </w:rPr>
        <w:drawing>
          <wp:inline distT="0" distB="0" distL="0" distR="0" wp14:anchorId="0DDC79AE" wp14:editId="2DB3D25A">
            <wp:extent cx="1190846" cy="1880456"/>
            <wp:effectExtent l="0" t="0" r="952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09006" cy="1909133"/>
                    </a:xfrm>
                    <a:prstGeom prst="rect">
                      <a:avLst/>
                    </a:prstGeom>
                    <a:noFill/>
                    <a:ln>
                      <a:noFill/>
                    </a:ln>
                  </pic:spPr>
                </pic:pic>
              </a:graphicData>
            </a:graphic>
          </wp:inline>
        </w:drawing>
      </w:r>
      <w:bookmarkEnd w:id="7"/>
      <w:bookmarkEnd w:id="8"/>
      <w:bookmarkEnd w:id="9"/>
      <w:bookmarkEnd w:id="10"/>
    </w:p>
    <w:p w14:paraId="15F77E03" w14:textId="4EED32DE" w:rsidR="00914859" w:rsidRDefault="00914859" w:rsidP="00914859">
      <w:pPr>
        <w:jc w:val="both"/>
        <w:rPr>
          <w:sz w:val="16"/>
          <w:szCs w:val="16"/>
        </w:rPr>
      </w:pPr>
      <w:r>
        <w:rPr>
          <w:sz w:val="16"/>
          <w:szCs w:val="16"/>
        </w:rPr>
        <w:t>Gambar 3.</w:t>
      </w:r>
      <w:r w:rsidR="00173ABF">
        <w:rPr>
          <w:sz w:val="16"/>
          <w:szCs w:val="16"/>
        </w:rPr>
        <w:t>9</w:t>
      </w:r>
      <w:r>
        <w:rPr>
          <w:sz w:val="16"/>
          <w:szCs w:val="16"/>
        </w:rPr>
        <w:t xml:space="preserve"> Desain </w:t>
      </w:r>
      <w:r w:rsidR="00997BBF">
        <w:rPr>
          <w:sz w:val="16"/>
          <w:szCs w:val="16"/>
        </w:rPr>
        <w:t>halaman fasilitas</w:t>
      </w:r>
    </w:p>
    <w:p w14:paraId="60DAEF0D" w14:textId="24E07025" w:rsidR="00914859" w:rsidRDefault="00997BBF" w:rsidP="00914859">
      <w:pPr>
        <w:jc w:val="center"/>
        <w:rPr>
          <w:sz w:val="16"/>
          <w:szCs w:val="16"/>
        </w:rPr>
      </w:pPr>
      <w:bookmarkStart w:id="11" w:name="_Toc110637984"/>
      <w:bookmarkStart w:id="12" w:name="_Toc112023694"/>
      <w:bookmarkStart w:id="13" w:name="_Toc112083731"/>
      <w:bookmarkStart w:id="14" w:name="_Toc112083963"/>
      <w:r>
        <w:rPr>
          <w:noProof/>
          <w:sz w:val="24"/>
          <w:szCs w:val="24"/>
        </w:rPr>
        <w:drawing>
          <wp:inline distT="0" distB="0" distL="0" distR="0" wp14:anchorId="19F1D718" wp14:editId="78164E77">
            <wp:extent cx="1135887" cy="1809750"/>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6416" cy="1826525"/>
                    </a:xfrm>
                    <a:prstGeom prst="rect">
                      <a:avLst/>
                    </a:prstGeom>
                    <a:noFill/>
                    <a:ln>
                      <a:noFill/>
                    </a:ln>
                  </pic:spPr>
                </pic:pic>
              </a:graphicData>
            </a:graphic>
          </wp:inline>
        </w:drawing>
      </w:r>
      <w:bookmarkEnd w:id="11"/>
      <w:bookmarkEnd w:id="12"/>
      <w:bookmarkEnd w:id="13"/>
      <w:bookmarkEnd w:id="14"/>
    </w:p>
    <w:p w14:paraId="544AC7DF" w14:textId="34DFA30B" w:rsidR="00914859" w:rsidRDefault="00914859" w:rsidP="00997BBF">
      <w:pPr>
        <w:jc w:val="both"/>
        <w:rPr>
          <w:sz w:val="16"/>
          <w:szCs w:val="16"/>
        </w:rPr>
      </w:pPr>
      <w:r>
        <w:rPr>
          <w:sz w:val="16"/>
          <w:szCs w:val="16"/>
        </w:rPr>
        <w:t>Gambar 3.</w:t>
      </w:r>
      <w:r w:rsidR="00173ABF">
        <w:rPr>
          <w:sz w:val="16"/>
          <w:szCs w:val="16"/>
        </w:rPr>
        <w:t>10</w:t>
      </w:r>
      <w:r>
        <w:rPr>
          <w:sz w:val="16"/>
          <w:szCs w:val="16"/>
        </w:rPr>
        <w:t xml:space="preserve"> Desain </w:t>
      </w:r>
      <w:r w:rsidR="00997BBF">
        <w:rPr>
          <w:sz w:val="16"/>
          <w:szCs w:val="16"/>
        </w:rPr>
        <w:t>halaman lokasi dan kontak</w:t>
      </w:r>
    </w:p>
    <w:p w14:paraId="1BD65218" w14:textId="77777777" w:rsidR="00746B7B" w:rsidRDefault="00746B7B" w:rsidP="0048091C">
      <w:pPr>
        <w:jc w:val="both"/>
      </w:pPr>
    </w:p>
    <w:p w14:paraId="03BA36AA" w14:textId="5F90F9E0" w:rsidR="00746B7B" w:rsidRDefault="00553565" w:rsidP="0048091C">
      <w:pPr>
        <w:pStyle w:val="Heading2"/>
        <w:numPr>
          <w:ilvl w:val="1"/>
          <w:numId w:val="12"/>
        </w:numPr>
        <w:jc w:val="both"/>
      </w:pPr>
      <w:r>
        <w:t>Pengujian Program</w:t>
      </w:r>
    </w:p>
    <w:p w14:paraId="54FC3FBA" w14:textId="550F9340" w:rsidR="00746B7B" w:rsidRDefault="00553565" w:rsidP="0048091C">
      <w:pPr>
        <w:ind w:firstLine="202"/>
        <w:jc w:val="both"/>
      </w:pPr>
      <w:r>
        <w:t>Pengujian program dilakukan sebelum aplikasi di distribusikan kepada pengguna. Dilakukan dengan cara pengecekan ulang pada setiap fungsi yang di implementasikan. Tujuan nya adalah mengukur kelayakan sistem yang dibangun dan berfungasi sesuai dengan kebutuhan pengguna.</w:t>
      </w:r>
    </w:p>
    <w:p w14:paraId="597C98CB" w14:textId="12EF1F6C" w:rsidR="009B4D9F" w:rsidRDefault="00553565" w:rsidP="009B4D9F">
      <w:pPr>
        <w:pStyle w:val="Heading2"/>
        <w:numPr>
          <w:ilvl w:val="1"/>
          <w:numId w:val="12"/>
        </w:numPr>
        <w:jc w:val="both"/>
      </w:pPr>
      <w:r>
        <w:t>Penerapan Program dan Pemeliharaan</w:t>
      </w:r>
    </w:p>
    <w:p w14:paraId="1AAF7DDF" w14:textId="11DA3E9F" w:rsidR="009B4D9F" w:rsidRDefault="00553565" w:rsidP="00553565">
      <w:pPr>
        <w:ind w:firstLine="202"/>
        <w:jc w:val="both"/>
      </w:pPr>
      <w:r>
        <w:t>Penerapan program dan pemeliharaan dapat dilakukan saat tahap pengujian program sudah selesai. Pada tahap ini, aplikasi sudan bisa digunakan oleh pengguna dan bersamaan dilakukan pemeliharaan program untuk mengatasi kesalahan dan melakukan pembaruan jika ada di kemudian hari.</w:t>
      </w:r>
    </w:p>
    <w:p w14:paraId="6C259284" w14:textId="77777777" w:rsidR="00746B7B" w:rsidRDefault="003A74ED" w:rsidP="0048091C">
      <w:pPr>
        <w:pStyle w:val="Heading1"/>
        <w:numPr>
          <w:ilvl w:val="0"/>
          <w:numId w:val="12"/>
        </w:numPr>
        <w:jc w:val="both"/>
      </w:pPr>
      <w:r>
        <w:t>Hasil dan Pembahasan</w:t>
      </w:r>
    </w:p>
    <w:p w14:paraId="7872CAE2" w14:textId="77777777" w:rsidR="00746B7B" w:rsidRDefault="00746B7B" w:rsidP="0048091C">
      <w:pPr>
        <w:jc w:val="both"/>
      </w:pPr>
    </w:p>
    <w:p w14:paraId="66DE46E5" w14:textId="77777777" w:rsidR="00746B7B" w:rsidRDefault="003A74ED" w:rsidP="0048091C">
      <w:pPr>
        <w:pStyle w:val="Heading2"/>
        <w:numPr>
          <w:ilvl w:val="1"/>
          <w:numId w:val="12"/>
        </w:numPr>
        <w:jc w:val="both"/>
      </w:pPr>
      <w:r>
        <w:t>Implementasi Program</w:t>
      </w:r>
    </w:p>
    <w:p w14:paraId="7852B6B3" w14:textId="7ECE09DE" w:rsidR="00746B7B" w:rsidRPr="0069553B" w:rsidRDefault="0093064C" w:rsidP="0048091C">
      <w:pPr>
        <w:pStyle w:val="Heading2"/>
        <w:ind w:firstLine="202"/>
        <w:jc w:val="both"/>
        <w:rPr>
          <w:i w:val="0"/>
          <w:iCs/>
          <w:color w:val="000000"/>
        </w:rPr>
      </w:pPr>
      <w:r w:rsidRPr="0093064C">
        <w:rPr>
          <w:i w:val="0"/>
          <w:iCs/>
        </w:rPr>
        <w:t>Pada tahapan ini dilakukan implementasi</w:t>
      </w:r>
      <w:r w:rsidR="00F9336F">
        <w:rPr>
          <w:i w:val="0"/>
          <w:iCs/>
        </w:rPr>
        <w:t xml:space="preserve"> dari setiap analisis dan rancangan ke dalam </w:t>
      </w:r>
      <w:r w:rsidR="00F9336F">
        <w:t>codingan</w:t>
      </w:r>
      <w:r w:rsidR="0069553B" w:rsidRPr="0069553B">
        <w:rPr>
          <w:i w:val="0"/>
          <w:iCs/>
        </w:rPr>
        <w:t>.</w:t>
      </w:r>
      <w:r w:rsidR="00F9336F">
        <w:rPr>
          <w:i w:val="0"/>
          <w:iCs/>
        </w:rPr>
        <w:t xml:space="preserve"> Penulis menggunakan Java sebagai bahasa pemrograman dan IDE Android Studio untuk membuat aplikasi program studi matematika dan diploma kebidanan.</w:t>
      </w:r>
    </w:p>
    <w:p w14:paraId="1837E65E" w14:textId="34C68A62" w:rsidR="00746B7B" w:rsidRPr="00F9336F" w:rsidRDefault="00F9336F" w:rsidP="0048091C">
      <w:pPr>
        <w:numPr>
          <w:ilvl w:val="0"/>
          <w:numId w:val="15"/>
        </w:numPr>
        <w:pBdr>
          <w:top w:val="nil"/>
          <w:left w:val="nil"/>
          <w:bottom w:val="nil"/>
          <w:right w:val="nil"/>
          <w:between w:val="nil"/>
        </w:pBdr>
        <w:jc w:val="both"/>
        <w:rPr>
          <w:i/>
          <w:iCs/>
        </w:rPr>
      </w:pPr>
      <w:r w:rsidRPr="00F9336F">
        <w:rPr>
          <w:i/>
          <w:iCs/>
          <w:color w:val="000000"/>
        </w:rPr>
        <w:t>Sidebar Menu</w:t>
      </w:r>
    </w:p>
    <w:p w14:paraId="338D6902" w14:textId="028ED7D5" w:rsidR="00746B7B" w:rsidRDefault="00F9336F" w:rsidP="0048091C">
      <w:pPr>
        <w:pBdr>
          <w:top w:val="nil"/>
          <w:left w:val="nil"/>
          <w:bottom w:val="nil"/>
          <w:right w:val="nil"/>
          <w:between w:val="nil"/>
        </w:pBdr>
        <w:ind w:left="720"/>
        <w:jc w:val="both"/>
        <w:rPr>
          <w:color w:val="000000"/>
        </w:rPr>
      </w:pPr>
      <w:r>
        <w:rPr>
          <w:color w:val="000000"/>
        </w:rPr>
        <w:t>Sidebar menu adalah menu dari aplikasi yang dapat diakses oleh pengguna saat membuka aplikasi. Menu yang ditampilkan pada aplikasi ini yaitu home, pengelola dosen, dan fasilitas</w:t>
      </w:r>
      <w:r w:rsidR="0093064C" w:rsidRPr="0093064C">
        <w:rPr>
          <w:color w:val="000000"/>
        </w:rPr>
        <w:t>.</w:t>
      </w:r>
    </w:p>
    <w:p w14:paraId="13703E35" w14:textId="77777777" w:rsidR="0069553B" w:rsidRDefault="0069553B" w:rsidP="0048091C">
      <w:pPr>
        <w:pBdr>
          <w:top w:val="nil"/>
          <w:left w:val="nil"/>
          <w:bottom w:val="nil"/>
          <w:right w:val="nil"/>
          <w:between w:val="nil"/>
        </w:pBdr>
        <w:ind w:left="720"/>
        <w:jc w:val="both"/>
        <w:rPr>
          <w:color w:val="000000"/>
        </w:rPr>
      </w:pPr>
    </w:p>
    <w:p w14:paraId="15E802C3" w14:textId="20AFD900" w:rsidR="0069553B" w:rsidRPr="00F9336F" w:rsidRDefault="00F9336F" w:rsidP="00F9336F">
      <w:pPr>
        <w:spacing w:line="480" w:lineRule="auto"/>
        <w:jc w:val="center"/>
        <w:rPr>
          <w:bCs/>
          <w:sz w:val="24"/>
          <w:szCs w:val="24"/>
        </w:rPr>
      </w:pPr>
      <w:r>
        <w:rPr>
          <w:noProof/>
          <w:color w:val="000000"/>
        </w:rPr>
        <w:lastRenderedPageBreak/>
        <w:drawing>
          <wp:inline distT="0" distB="0" distL="0" distR="0" wp14:anchorId="5EC1E082" wp14:editId="539DAFD7">
            <wp:extent cx="1028700" cy="217612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23011" cy="2375635"/>
                    </a:xfrm>
                    <a:prstGeom prst="rect">
                      <a:avLst/>
                    </a:prstGeom>
                    <a:noFill/>
                    <a:ln>
                      <a:noFill/>
                    </a:ln>
                  </pic:spPr>
                </pic:pic>
              </a:graphicData>
            </a:graphic>
          </wp:inline>
        </w:drawing>
      </w:r>
    </w:p>
    <w:p w14:paraId="784D51A1" w14:textId="64C358F5" w:rsidR="0069553B" w:rsidRPr="004D21E8" w:rsidRDefault="003A74ED" w:rsidP="0048091C">
      <w:pPr>
        <w:jc w:val="both"/>
        <w:rPr>
          <w:sz w:val="16"/>
          <w:szCs w:val="16"/>
        </w:rPr>
      </w:pPr>
      <w:r>
        <w:rPr>
          <w:sz w:val="16"/>
          <w:szCs w:val="16"/>
        </w:rPr>
        <w:t xml:space="preserve">Gambar 4.1 </w:t>
      </w:r>
      <w:r w:rsidR="00F9336F" w:rsidRPr="00F9336F">
        <w:rPr>
          <w:i/>
          <w:iCs/>
          <w:sz w:val="16"/>
          <w:szCs w:val="16"/>
        </w:rPr>
        <w:t>Sidebar Menu</w:t>
      </w:r>
    </w:p>
    <w:p w14:paraId="09FA715A" w14:textId="3FF65E02" w:rsidR="00746B7B" w:rsidRPr="004D21E8" w:rsidRDefault="00F9336F" w:rsidP="0048091C">
      <w:pPr>
        <w:numPr>
          <w:ilvl w:val="0"/>
          <w:numId w:val="15"/>
        </w:numPr>
        <w:pBdr>
          <w:top w:val="nil"/>
          <w:left w:val="nil"/>
          <w:bottom w:val="nil"/>
          <w:right w:val="nil"/>
          <w:between w:val="nil"/>
        </w:pBdr>
        <w:jc w:val="both"/>
        <w:rPr>
          <w:i/>
          <w:iCs/>
        </w:rPr>
      </w:pPr>
      <w:r>
        <w:rPr>
          <w:color w:val="000000"/>
        </w:rPr>
        <w:t xml:space="preserve">Halaman </w:t>
      </w:r>
      <w:r>
        <w:rPr>
          <w:i/>
          <w:iCs/>
          <w:color w:val="000000"/>
        </w:rPr>
        <w:t>Home</w:t>
      </w:r>
    </w:p>
    <w:p w14:paraId="579DCEEE" w14:textId="0EEB80E1" w:rsidR="0069553B" w:rsidRPr="00DF1C2A" w:rsidRDefault="00F9336F" w:rsidP="0048091C">
      <w:pPr>
        <w:pBdr>
          <w:top w:val="nil"/>
          <w:left w:val="nil"/>
          <w:bottom w:val="nil"/>
          <w:right w:val="nil"/>
          <w:between w:val="nil"/>
        </w:pBdr>
        <w:ind w:left="720"/>
        <w:jc w:val="both"/>
        <w:rPr>
          <w:color w:val="000000"/>
        </w:rPr>
      </w:pPr>
      <w:r>
        <w:rPr>
          <w:iCs/>
        </w:rPr>
        <w:t xml:space="preserve">Halaman </w:t>
      </w:r>
      <w:r>
        <w:rPr>
          <w:i/>
        </w:rPr>
        <w:t xml:space="preserve">home </w:t>
      </w:r>
      <w:r>
        <w:rPr>
          <w:iCs/>
        </w:rPr>
        <w:t>terdiri dari</w:t>
      </w:r>
      <w:r w:rsidR="00DF1C2A">
        <w:rPr>
          <w:iCs/>
        </w:rPr>
        <w:t xml:space="preserve"> informasi-informasi mengenai deskripsi singkat prodi, visi, misi, tujuan prodi, dan lokasi kontak</w:t>
      </w:r>
      <w:r w:rsidR="004D21E8">
        <w:rPr>
          <w:color w:val="000000"/>
        </w:rPr>
        <w:t>.</w:t>
      </w:r>
      <w:r w:rsidR="00DF1C2A">
        <w:rPr>
          <w:color w:val="000000"/>
        </w:rPr>
        <w:t xml:space="preserve"> Informasi ditampilkan menjadi beberapa section berdasarkan poin-poin nya.</w:t>
      </w:r>
    </w:p>
    <w:p w14:paraId="7D1DAA34" w14:textId="3BDA092D" w:rsidR="0069553B" w:rsidRDefault="00DF1C2A" w:rsidP="004D21E8">
      <w:pPr>
        <w:jc w:val="center"/>
      </w:pPr>
      <w:r>
        <w:rPr>
          <w:noProof/>
          <w:color w:val="000000"/>
        </w:rPr>
        <w:drawing>
          <wp:inline distT="0" distB="0" distL="0" distR="0" wp14:anchorId="324F4E64" wp14:editId="5F6D7172">
            <wp:extent cx="1294959" cy="26733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94959" cy="2673350"/>
                    </a:xfrm>
                    <a:prstGeom prst="rect">
                      <a:avLst/>
                    </a:prstGeom>
                    <a:noFill/>
                    <a:ln>
                      <a:noFill/>
                    </a:ln>
                  </pic:spPr>
                </pic:pic>
              </a:graphicData>
            </a:graphic>
          </wp:inline>
        </w:drawing>
      </w:r>
      <w:r>
        <w:rPr>
          <w:noProof/>
          <w:color w:val="000000"/>
        </w:rPr>
        <w:drawing>
          <wp:inline distT="0" distB="0" distL="0" distR="0" wp14:anchorId="72E16C35" wp14:editId="06F89137">
            <wp:extent cx="1270000" cy="2659879"/>
            <wp:effectExtent l="0" t="0" r="635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01480" cy="2725811"/>
                    </a:xfrm>
                    <a:prstGeom prst="rect">
                      <a:avLst/>
                    </a:prstGeom>
                    <a:noFill/>
                    <a:ln>
                      <a:noFill/>
                    </a:ln>
                  </pic:spPr>
                </pic:pic>
              </a:graphicData>
            </a:graphic>
          </wp:inline>
        </w:drawing>
      </w:r>
    </w:p>
    <w:p w14:paraId="61B807CB" w14:textId="659A68E0" w:rsidR="00746B7B" w:rsidRDefault="00746B7B" w:rsidP="0048091C">
      <w:pPr>
        <w:jc w:val="both"/>
      </w:pPr>
    </w:p>
    <w:p w14:paraId="6C0FCF3C" w14:textId="6CA7A909" w:rsidR="00746B7B" w:rsidRDefault="003A74ED" w:rsidP="0048091C">
      <w:pPr>
        <w:jc w:val="both"/>
        <w:rPr>
          <w:sz w:val="16"/>
          <w:szCs w:val="16"/>
        </w:rPr>
      </w:pPr>
      <w:r>
        <w:rPr>
          <w:sz w:val="16"/>
          <w:szCs w:val="16"/>
        </w:rPr>
        <w:t>Gambar 4.</w:t>
      </w:r>
      <w:r w:rsidR="004D21E8">
        <w:rPr>
          <w:sz w:val="16"/>
          <w:szCs w:val="16"/>
        </w:rPr>
        <w:t>2</w:t>
      </w:r>
      <w:r>
        <w:rPr>
          <w:sz w:val="16"/>
          <w:szCs w:val="16"/>
        </w:rPr>
        <w:t xml:space="preserve"> Halaman </w:t>
      </w:r>
      <w:r w:rsidR="00DF1C2A">
        <w:rPr>
          <w:i/>
          <w:iCs/>
          <w:sz w:val="16"/>
          <w:szCs w:val="16"/>
        </w:rPr>
        <w:t>Home</w:t>
      </w:r>
    </w:p>
    <w:p w14:paraId="358E1E7E" w14:textId="77777777" w:rsidR="00746B7B" w:rsidRDefault="00746B7B" w:rsidP="0048091C">
      <w:pPr>
        <w:jc w:val="both"/>
      </w:pPr>
    </w:p>
    <w:p w14:paraId="28349E9E" w14:textId="2B306751" w:rsidR="00746B7B" w:rsidRDefault="003A74ED" w:rsidP="0048091C">
      <w:pPr>
        <w:numPr>
          <w:ilvl w:val="0"/>
          <w:numId w:val="15"/>
        </w:numPr>
        <w:pBdr>
          <w:top w:val="nil"/>
          <w:left w:val="nil"/>
          <w:bottom w:val="nil"/>
          <w:right w:val="nil"/>
          <w:between w:val="nil"/>
        </w:pBdr>
        <w:jc w:val="both"/>
      </w:pPr>
      <w:r>
        <w:rPr>
          <w:color w:val="000000"/>
        </w:rPr>
        <w:t xml:space="preserve">Halaman </w:t>
      </w:r>
      <w:r w:rsidR="0069553B">
        <w:rPr>
          <w:color w:val="000000"/>
        </w:rPr>
        <w:t>P</w:t>
      </w:r>
      <w:r w:rsidR="004D21E8">
        <w:rPr>
          <w:color w:val="000000"/>
        </w:rPr>
        <w:t>engelola dan Dosen</w:t>
      </w:r>
    </w:p>
    <w:p w14:paraId="05B5DAE2" w14:textId="73FB6C6F" w:rsidR="00746B7B" w:rsidRDefault="004D21E8" w:rsidP="0048091C">
      <w:pPr>
        <w:pBdr>
          <w:top w:val="nil"/>
          <w:left w:val="nil"/>
          <w:bottom w:val="nil"/>
          <w:right w:val="nil"/>
          <w:between w:val="nil"/>
        </w:pBdr>
        <w:ind w:left="720"/>
        <w:jc w:val="both"/>
        <w:rPr>
          <w:color w:val="000000"/>
        </w:rPr>
      </w:pPr>
      <w:r>
        <w:t xml:space="preserve">Halaman </w:t>
      </w:r>
      <w:r w:rsidR="00DF1C2A">
        <w:t>pengelola dan dosen terdiri dari informasi mengenai staff dari prodi terkait. Ditampilkan dalam bentuk tabel yang berisi foto, jabatan, dan nama</w:t>
      </w:r>
      <w:r>
        <w:rPr>
          <w:color w:val="000000"/>
        </w:rPr>
        <w:t>.</w:t>
      </w:r>
    </w:p>
    <w:p w14:paraId="6D6AB296" w14:textId="7E1224C2" w:rsidR="0069553B" w:rsidRPr="00C2789F" w:rsidRDefault="0069553B" w:rsidP="0048091C">
      <w:pPr>
        <w:jc w:val="both"/>
      </w:pPr>
      <w:r>
        <w:tab/>
      </w:r>
      <w:r w:rsidR="00DF1C2A">
        <w:rPr>
          <w:noProof/>
          <w:color w:val="000000"/>
        </w:rPr>
        <w:drawing>
          <wp:inline distT="0" distB="0" distL="0" distR="0" wp14:anchorId="769A0DFD" wp14:editId="230DE45B">
            <wp:extent cx="1308100" cy="2721312"/>
            <wp:effectExtent l="0" t="0" r="635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31472" cy="2769934"/>
                    </a:xfrm>
                    <a:prstGeom prst="rect">
                      <a:avLst/>
                    </a:prstGeom>
                    <a:noFill/>
                    <a:ln>
                      <a:noFill/>
                    </a:ln>
                  </pic:spPr>
                </pic:pic>
              </a:graphicData>
            </a:graphic>
          </wp:inline>
        </w:drawing>
      </w:r>
    </w:p>
    <w:p w14:paraId="2C9ACE85" w14:textId="23E398D4" w:rsidR="00746B7B" w:rsidRDefault="00746B7B" w:rsidP="0048091C">
      <w:pPr>
        <w:jc w:val="both"/>
      </w:pPr>
    </w:p>
    <w:p w14:paraId="49F1838E" w14:textId="535E563A" w:rsidR="00746B7B" w:rsidRDefault="003A74ED" w:rsidP="0048091C">
      <w:pPr>
        <w:jc w:val="both"/>
        <w:rPr>
          <w:sz w:val="16"/>
          <w:szCs w:val="16"/>
        </w:rPr>
      </w:pPr>
      <w:r>
        <w:rPr>
          <w:sz w:val="16"/>
          <w:szCs w:val="16"/>
        </w:rPr>
        <w:t>Gambar 4.</w:t>
      </w:r>
      <w:r w:rsidR="00DF1C2A">
        <w:rPr>
          <w:sz w:val="16"/>
          <w:szCs w:val="16"/>
        </w:rPr>
        <w:t>3</w:t>
      </w:r>
      <w:r>
        <w:rPr>
          <w:sz w:val="16"/>
          <w:szCs w:val="16"/>
        </w:rPr>
        <w:t xml:space="preserve"> Halaman </w:t>
      </w:r>
      <w:r w:rsidR="0069553B">
        <w:rPr>
          <w:sz w:val="16"/>
          <w:szCs w:val="16"/>
        </w:rPr>
        <w:t>P</w:t>
      </w:r>
      <w:r w:rsidR="004D21E8">
        <w:rPr>
          <w:sz w:val="16"/>
          <w:szCs w:val="16"/>
        </w:rPr>
        <w:t>engelola dan Dosen</w:t>
      </w:r>
    </w:p>
    <w:p w14:paraId="651EDF9C" w14:textId="77777777" w:rsidR="00DF1C2A" w:rsidRDefault="00DF1C2A" w:rsidP="0048091C">
      <w:pPr>
        <w:jc w:val="both"/>
      </w:pPr>
    </w:p>
    <w:p w14:paraId="22806B19" w14:textId="4C7846B2" w:rsidR="00746B7B" w:rsidRDefault="003A74ED" w:rsidP="0048091C">
      <w:pPr>
        <w:numPr>
          <w:ilvl w:val="0"/>
          <w:numId w:val="15"/>
        </w:numPr>
        <w:pBdr>
          <w:top w:val="nil"/>
          <w:left w:val="nil"/>
          <w:bottom w:val="nil"/>
          <w:right w:val="nil"/>
          <w:between w:val="nil"/>
        </w:pBdr>
        <w:jc w:val="both"/>
      </w:pPr>
      <w:r>
        <w:rPr>
          <w:color w:val="000000"/>
        </w:rPr>
        <w:t xml:space="preserve">Halaman </w:t>
      </w:r>
      <w:r w:rsidR="00DF1C2A">
        <w:rPr>
          <w:color w:val="000000"/>
        </w:rPr>
        <w:t>Fasilitas</w:t>
      </w:r>
    </w:p>
    <w:p w14:paraId="1D4CAA68" w14:textId="668B67AC" w:rsidR="0069553B" w:rsidRDefault="004D21E8" w:rsidP="004D21E8">
      <w:pPr>
        <w:pBdr>
          <w:top w:val="nil"/>
          <w:left w:val="nil"/>
          <w:bottom w:val="nil"/>
          <w:right w:val="nil"/>
          <w:between w:val="nil"/>
        </w:pBdr>
        <w:ind w:left="720"/>
        <w:jc w:val="both"/>
      </w:pPr>
      <w:r w:rsidRPr="004D21E8">
        <w:t xml:space="preserve">Halaman </w:t>
      </w:r>
      <w:r w:rsidR="00DF1C2A">
        <w:t>fasilitas terdiri dari informasi mengenai ketersediaan dan kelengkapan prasarana yang menunjang kegiatan prodi terkait. Ditampilkan dalam bentuk gambar beserta deskripsi nya masing-masing</w:t>
      </w:r>
      <w:r w:rsidRPr="004D21E8">
        <w:t>.</w:t>
      </w:r>
    </w:p>
    <w:p w14:paraId="2C49A479" w14:textId="77777777" w:rsidR="0069553B" w:rsidRPr="0069553B" w:rsidRDefault="0069553B" w:rsidP="0048091C">
      <w:pPr>
        <w:pBdr>
          <w:top w:val="nil"/>
          <w:left w:val="nil"/>
          <w:bottom w:val="nil"/>
          <w:right w:val="nil"/>
          <w:between w:val="nil"/>
        </w:pBdr>
        <w:ind w:left="90"/>
        <w:jc w:val="both"/>
      </w:pPr>
    </w:p>
    <w:p w14:paraId="255C476B" w14:textId="41C994AE" w:rsidR="0069553B" w:rsidRPr="00602257" w:rsidRDefault="0069553B" w:rsidP="0048091C">
      <w:pPr>
        <w:jc w:val="both"/>
      </w:pPr>
      <w:r>
        <w:tab/>
      </w:r>
      <w:r w:rsidR="00DF1C2A">
        <w:rPr>
          <w:noProof/>
          <w:color w:val="000000"/>
        </w:rPr>
        <w:drawing>
          <wp:inline distT="0" distB="0" distL="0" distR="0" wp14:anchorId="20544A44" wp14:editId="63BA613D">
            <wp:extent cx="1320808" cy="275590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342346" cy="2800840"/>
                    </a:xfrm>
                    <a:prstGeom prst="rect">
                      <a:avLst/>
                    </a:prstGeom>
                    <a:noFill/>
                    <a:ln>
                      <a:noFill/>
                    </a:ln>
                  </pic:spPr>
                </pic:pic>
              </a:graphicData>
            </a:graphic>
          </wp:inline>
        </w:drawing>
      </w:r>
    </w:p>
    <w:p w14:paraId="33995A67" w14:textId="1A6B85E5" w:rsidR="00746B7B" w:rsidRDefault="00746B7B" w:rsidP="0048091C">
      <w:pPr>
        <w:jc w:val="both"/>
      </w:pPr>
    </w:p>
    <w:p w14:paraId="1D2DDD5D" w14:textId="20047A15" w:rsidR="00746B7B" w:rsidRDefault="003A74ED" w:rsidP="0048091C">
      <w:pPr>
        <w:jc w:val="both"/>
        <w:rPr>
          <w:sz w:val="16"/>
          <w:szCs w:val="16"/>
        </w:rPr>
      </w:pPr>
      <w:r>
        <w:rPr>
          <w:sz w:val="16"/>
          <w:szCs w:val="16"/>
        </w:rPr>
        <w:t>Gambar 4.</w:t>
      </w:r>
      <w:r w:rsidR="005D3319">
        <w:rPr>
          <w:sz w:val="16"/>
          <w:szCs w:val="16"/>
        </w:rPr>
        <w:t>4</w:t>
      </w:r>
      <w:r>
        <w:rPr>
          <w:sz w:val="16"/>
          <w:szCs w:val="16"/>
        </w:rPr>
        <w:t xml:space="preserve"> Halaman </w:t>
      </w:r>
      <w:r w:rsidR="00DF1C2A">
        <w:rPr>
          <w:sz w:val="16"/>
          <w:szCs w:val="16"/>
        </w:rPr>
        <w:t>Fasilitas</w:t>
      </w:r>
    </w:p>
    <w:p w14:paraId="0391F841" w14:textId="77777777" w:rsidR="00746B7B" w:rsidRDefault="00746B7B" w:rsidP="0048091C">
      <w:pPr>
        <w:jc w:val="both"/>
      </w:pPr>
    </w:p>
    <w:p w14:paraId="2D68B410" w14:textId="1ACBEE4F" w:rsidR="00746B7B" w:rsidRDefault="003A74ED" w:rsidP="0048091C">
      <w:pPr>
        <w:pStyle w:val="Heading2"/>
        <w:numPr>
          <w:ilvl w:val="1"/>
          <w:numId w:val="12"/>
        </w:numPr>
        <w:jc w:val="both"/>
      </w:pPr>
      <w:r>
        <w:t>Pengujian</w:t>
      </w:r>
      <w:r w:rsidR="005D3319">
        <w:t xml:space="preserve"> Program</w:t>
      </w:r>
    </w:p>
    <w:p w14:paraId="24D0A381" w14:textId="6A126A3B" w:rsidR="00746B7B" w:rsidRPr="005D3319" w:rsidRDefault="005D3319" w:rsidP="0048091C">
      <w:pPr>
        <w:ind w:firstLine="202"/>
        <w:jc w:val="both"/>
      </w:pPr>
      <w:r>
        <w:t xml:space="preserve">Tahap pengujian pada aplikasi yang telah selesai dikembangkan bertujuan untuk mengevaluasi apakah aplikasi telah berjalan sesuai dengan tujuan yang diinginkan. Pengujian yang dilakukan pada aplikasi ini adalah </w:t>
      </w:r>
      <w:r>
        <w:rPr>
          <w:i/>
          <w:iCs/>
        </w:rPr>
        <w:t>blackbox testing</w:t>
      </w:r>
      <w:r>
        <w:t xml:space="preserve"> yang merupakan jenis </w:t>
      </w:r>
      <w:r>
        <w:rPr>
          <w:i/>
          <w:iCs/>
        </w:rPr>
        <w:t>testing</w:t>
      </w:r>
      <w:r>
        <w:t xml:space="preserve"> yang bertujuan untuk melihat fungsional dari program yang dikembangka. Hasil pengujian dapat dilihat pada tabel berikut:</w:t>
      </w:r>
    </w:p>
    <w:p w14:paraId="731D4F98" w14:textId="53839DFA" w:rsidR="00746B7B" w:rsidRDefault="003A74ED" w:rsidP="0048091C">
      <w:pPr>
        <w:pBdr>
          <w:top w:val="nil"/>
          <w:left w:val="nil"/>
          <w:bottom w:val="nil"/>
          <w:right w:val="nil"/>
          <w:between w:val="nil"/>
        </w:pBdr>
        <w:spacing w:before="120" w:after="120"/>
        <w:jc w:val="both"/>
        <w:rPr>
          <w:i/>
          <w:iCs/>
          <w:smallCaps/>
          <w:color w:val="000000"/>
          <w:sz w:val="16"/>
          <w:szCs w:val="16"/>
        </w:rPr>
      </w:pPr>
      <w:r>
        <w:rPr>
          <w:smallCaps/>
          <w:color w:val="000000"/>
          <w:sz w:val="16"/>
          <w:szCs w:val="16"/>
        </w:rPr>
        <w:t>TABEL 4.1</w:t>
      </w:r>
      <w:r>
        <w:rPr>
          <w:smallCaps/>
          <w:color w:val="000000"/>
          <w:sz w:val="16"/>
          <w:szCs w:val="16"/>
        </w:rPr>
        <w:br/>
      </w:r>
      <w:r w:rsidR="005D3319">
        <w:rPr>
          <w:i/>
          <w:iCs/>
          <w:smallCaps/>
          <w:color w:val="000000"/>
          <w:sz w:val="16"/>
          <w:szCs w:val="16"/>
        </w:rPr>
        <w:t>blackbox testing</w:t>
      </w:r>
    </w:p>
    <w:p w14:paraId="7B5066C5" w14:textId="40D5E776" w:rsidR="008119C3" w:rsidRDefault="008119C3" w:rsidP="0048091C">
      <w:pPr>
        <w:pBdr>
          <w:top w:val="nil"/>
          <w:left w:val="nil"/>
          <w:bottom w:val="nil"/>
          <w:right w:val="nil"/>
          <w:between w:val="nil"/>
        </w:pBdr>
        <w:spacing w:before="120" w:after="120"/>
        <w:jc w:val="both"/>
        <w:rPr>
          <w:smallCaps/>
          <w:color w:val="000000"/>
          <w:sz w:val="16"/>
          <w:szCs w:val="16"/>
        </w:rPr>
      </w:pPr>
      <w:r w:rsidRPr="008119C3">
        <w:rPr>
          <w:smallCaps/>
          <w:noProof/>
          <w:color w:val="000000"/>
          <w:sz w:val="16"/>
          <w:szCs w:val="16"/>
        </w:rPr>
        <w:lastRenderedPageBreak/>
        <w:drawing>
          <wp:inline distT="0" distB="0" distL="0" distR="0" wp14:anchorId="691D6A43" wp14:editId="50E397F9">
            <wp:extent cx="2934335" cy="25584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34335" cy="2558415"/>
                    </a:xfrm>
                    <a:prstGeom prst="rect">
                      <a:avLst/>
                    </a:prstGeom>
                  </pic:spPr>
                </pic:pic>
              </a:graphicData>
            </a:graphic>
          </wp:inline>
        </w:drawing>
      </w:r>
    </w:p>
    <w:p w14:paraId="2C2432FA" w14:textId="48C1E97B" w:rsidR="005D3319" w:rsidRDefault="008119C3" w:rsidP="005D3319">
      <w:pPr>
        <w:pStyle w:val="Heading2"/>
        <w:numPr>
          <w:ilvl w:val="1"/>
          <w:numId w:val="12"/>
        </w:numPr>
        <w:jc w:val="both"/>
      </w:pPr>
      <w:r>
        <w:t>Operasi dan Pemeliharaan</w:t>
      </w:r>
    </w:p>
    <w:p w14:paraId="22C52107" w14:textId="7A3E404D" w:rsidR="005D3319" w:rsidRDefault="008119C3" w:rsidP="008119C3">
      <w:pPr>
        <w:ind w:firstLine="202"/>
        <w:jc w:val="both"/>
      </w:pPr>
      <w:r>
        <w:t>Hasil pengujian menunjukkan bahwa aplikasi yang dikembangkan sudah sesuai dengan tujuan dan sudah layak digunakan oleh pengguna secara luas. Aplikasi ini akan dilakukan pemeliharaan untuk mengatasi terjadinya masalah di kemudian hari</w:t>
      </w:r>
      <w:r w:rsidR="005D3319">
        <w:t>.</w:t>
      </w:r>
      <w:r>
        <w:t xml:space="preserve"> </w:t>
      </w:r>
      <w:r w:rsidR="005D3319">
        <w:t xml:space="preserve"> </w:t>
      </w:r>
    </w:p>
    <w:p w14:paraId="4135CD52" w14:textId="77777777" w:rsidR="008119C3" w:rsidRDefault="008119C3" w:rsidP="008119C3">
      <w:pPr>
        <w:ind w:firstLine="202"/>
        <w:jc w:val="both"/>
      </w:pPr>
    </w:p>
    <w:p w14:paraId="08EF35AA" w14:textId="7F90C6FB" w:rsidR="001934F5" w:rsidRPr="001934F5" w:rsidRDefault="001934F5" w:rsidP="0048091C">
      <w:pPr>
        <w:jc w:val="both"/>
      </w:pPr>
    </w:p>
    <w:p w14:paraId="562FFDD2" w14:textId="77777777" w:rsidR="00746B7B" w:rsidRDefault="003A74ED" w:rsidP="0048091C">
      <w:pPr>
        <w:pStyle w:val="Heading1"/>
        <w:numPr>
          <w:ilvl w:val="0"/>
          <w:numId w:val="12"/>
        </w:numPr>
        <w:jc w:val="both"/>
      </w:pPr>
      <w:r>
        <w:t>Kesimpulan dan Saran</w:t>
      </w:r>
    </w:p>
    <w:p w14:paraId="0A29567B" w14:textId="77777777" w:rsidR="00746B7B" w:rsidRDefault="00746B7B" w:rsidP="0048091C">
      <w:pPr>
        <w:jc w:val="both"/>
      </w:pPr>
    </w:p>
    <w:p w14:paraId="6EE76374" w14:textId="77777777" w:rsidR="00746B7B" w:rsidRDefault="003A74ED" w:rsidP="0048091C">
      <w:pPr>
        <w:pStyle w:val="Heading2"/>
        <w:numPr>
          <w:ilvl w:val="1"/>
          <w:numId w:val="12"/>
        </w:numPr>
        <w:jc w:val="both"/>
      </w:pPr>
      <w:r>
        <w:t>Kesimpulan</w:t>
      </w:r>
    </w:p>
    <w:p w14:paraId="40DFC817" w14:textId="4812ACAA" w:rsidR="00D17387" w:rsidRDefault="00D17387" w:rsidP="00D17387">
      <w:pPr>
        <w:pStyle w:val="Heading2"/>
        <w:ind w:firstLine="360"/>
        <w:jc w:val="both"/>
        <w:rPr>
          <w:i w:val="0"/>
        </w:rPr>
      </w:pPr>
      <w:r w:rsidRPr="00D17387">
        <w:rPr>
          <w:i w:val="0"/>
        </w:rPr>
        <w:t xml:space="preserve">Berdasarkan berbagai hal yang telah disampaikan pada bab sebelumnya serta perancangan dan implementasi web repositori yang sudah dilakukan penulis, maka dapat diambil simpulan sebagai berikut: </w:t>
      </w:r>
    </w:p>
    <w:p w14:paraId="6993AE72" w14:textId="237F74EF" w:rsidR="00D17387" w:rsidRDefault="008119C3" w:rsidP="00D17387">
      <w:pPr>
        <w:pStyle w:val="Heading2"/>
        <w:numPr>
          <w:ilvl w:val="3"/>
          <w:numId w:val="15"/>
        </w:numPr>
        <w:ind w:left="450"/>
        <w:jc w:val="both"/>
        <w:rPr>
          <w:i w:val="0"/>
        </w:rPr>
      </w:pPr>
      <w:r>
        <w:rPr>
          <w:i w:val="0"/>
        </w:rPr>
        <w:t>Perancangan aplikasi dilakukan dengan menganalisa setiap kebutuhan dan mengolah informasi yang didapat untuk ditampilkan dan diakses melalui web jurusan terkait.</w:t>
      </w:r>
    </w:p>
    <w:p w14:paraId="565BB249" w14:textId="7870A41A" w:rsidR="00D17387" w:rsidRDefault="008119C3" w:rsidP="00D17387">
      <w:pPr>
        <w:pStyle w:val="Heading2"/>
        <w:numPr>
          <w:ilvl w:val="3"/>
          <w:numId w:val="15"/>
        </w:numPr>
        <w:ind w:left="450"/>
        <w:jc w:val="both"/>
        <w:rPr>
          <w:i w:val="0"/>
        </w:rPr>
      </w:pPr>
      <w:r>
        <w:rPr>
          <w:i w:val="0"/>
        </w:rPr>
        <w:t>Mengimplementasikan perancangan yang aplikasinya statis berbasis android yang dapat diakses tanpa memerlukan internet. Aplikasi dapat langsung digunakan setelah mengunduh aplikasi</w:t>
      </w:r>
      <w:r w:rsidR="00D17387" w:rsidRPr="00D17387">
        <w:rPr>
          <w:i w:val="0"/>
        </w:rPr>
        <w:t>.</w:t>
      </w:r>
    </w:p>
    <w:p w14:paraId="54AC88C9" w14:textId="3656B19A" w:rsidR="00746B7B" w:rsidRPr="00D17387" w:rsidRDefault="003A74ED" w:rsidP="00D17387">
      <w:pPr>
        <w:pStyle w:val="Heading2"/>
        <w:numPr>
          <w:ilvl w:val="1"/>
          <w:numId w:val="12"/>
        </w:numPr>
        <w:jc w:val="both"/>
        <w:rPr>
          <w:i w:val="0"/>
        </w:rPr>
      </w:pPr>
      <w:r>
        <w:t>Saran</w:t>
      </w:r>
    </w:p>
    <w:p w14:paraId="419804CD" w14:textId="2ACC3688" w:rsidR="00746B7B" w:rsidRDefault="00746B7B" w:rsidP="0048091C">
      <w:pPr>
        <w:jc w:val="both"/>
      </w:pPr>
    </w:p>
    <w:p w14:paraId="713EBE64" w14:textId="77777777" w:rsidR="001934F5" w:rsidRDefault="001934F5" w:rsidP="0048091C">
      <w:pPr>
        <w:jc w:val="both"/>
      </w:pPr>
      <w:r>
        <w:t xml:space="preserve">Berdasarkan hasil magang yang dilakukan, penulis memberikan saran sebagai berikut: </w:t>
      </w:r>
    </w:p>
    <w:p w14:paraId="77359377" w14:textId="53FFD1D3" w:rsidR="00D17387" w:rsidRDefault="008119C3" w:rsidP="00D17387">
      <w:pPr>
        <w:pStyle w:val="ListParagraph"/>
        <w:numPr>
          <w:ilvl w:val="0"/>
          <w:numId w:val="33"/>
        </w:numPr>
        <w:ind w:left="540"/>
        <w:jc w:val="both"/>
      </w:pPr>
      <w:r>
        <w:t>Melakukan survei desain antarmuka untuk mendapatkan desain yang sesuai target minat pengguna</w:t>
      </w:r>
      <w:r w:rsidR="00D17387">
        <w:t xml:space="preserve">.  </w:t>
      </w:r>
    </w:p>
    <w:p w14:paraId="7FFD0376" w14:textId="19BBB1A0" w:rsidR="00746B7B" w:rsidRDefault="008119C3" w:rsidP="00D17387">
      <w:pPr>
        <w:pStyle w:val="ListParagraph"/>
        <w:numPr>
          <w:ilvl w:val="0"/>
          <w:numId w:val="33"/>
        </w:numPr>
        <w:ind w:left="540"/>
        <w:jc w:val="both"/>
      </w:pPr>
      <w:r>
        <w:t>Menambahkan fitur admin untuk memperbaharui informasi yang didapat dari pihak terkait agar informasi dapat lebih lengkap dan valid</w:t>
      </w:r>
      <w:r w:rsidR="00D17387">
        <w:t>.</w:t>
      </w:r>
    </w:p>
    <w:p w14:paraId="287AC1A7" w14:textId="77777777" w:rsidR="00746B7B" w:rsidRDefault="003A74ED" w:rsidP="0048091C">
      <w:pPr>
        <w:pStyle w:val="Heading1"/>
        <w:jc w:val="both"/>
      </w:pPr>
      <w:r>
        <w:t>Daftar Pustaka</w:t>
      </w:r>
    </w:p>
    <w:sdt>
      <w:sdtPr>
        <w:rPr>
          <w:rFonts w:eastAsiaTheme="majorEastAsia" w:cstheme="majorBidi"/>
          <w:smallCaps/>
          <w:color w:val="000000" w:themeColor="text1"/>
          <w:sz w:val="24"/>
          <w:szCs w:val="32"/>
        </w:rPr>
        <w:id w:val="111145805"/>
        <w:bibliography/>
      </w:sdtPr>
      <w:sdtEndPr>
        <w:rPr>
          <w:rFonts w:eastAsia="Times New Roman" w:cs="Times New Roman"/>
          <w:color w:val="auto"/>
          <w:sz w:val="20"/>
          <w:szCs w:val="20"/>
        </w:rPr>
      </w:sdtEndPr>
      <w:sdtContent>
        <w:p w14:paraId="7D3C41EB" w14:textId="678E2B13" w:rsidR="00D17387" w:rsidRPr="004375CD" w:rsidRDefault="00D17387" w:rsidP="00363656">
          <w:pPr>
            <w:widowControl w:val="0"/>
            <w:autoSpaceDE w:val="0"/>
            <w:autoSpaceDN w:val="0"/>
            <w:adjustRightInd w:val="0"/>
            <w:ind w:left="480" w:hanging="480"/>
            <w:jc w:val="both"/>
            <w:rPr>
              <w:noProof/>
            </w:rPr>
          </w:pPr>
          <w:r w:rsidRPr="00363656">
            <w:fldChar w:fldCharType="begin" w:fldLock="1"/>
          </w:r>
          <w:r w:rsidRPr="00363656">
            <w:instrText xml:space="preserve">ADDIN Mendeley Bibliography CSL_BIBLIOGRAPHY </w:instrText>
          </w:r>
          <w:r w:rsidRPr="00363656">
            <w:fldChar w:fldCharType="separate"/>
          </w:r>
          <w:r w:rsidR="008119C3" w:rsidRPr="004375CD">
            <w:rPr>
              <w:lang w:val="en-ID"/>
            </w:rPr>
            <w:t>Lynch, C. A. (2003). Institutional Repositories: Essential Infrastructure For Scholarship In The Digital Age. </w:t>
          </w:r>
          <w:r w:rsidR="008119C3" w:rsidRPr="004375CD">
            <w:rPr>
              <w:i/>
              <w:iCs/>
              <w:lang w:val="en-ID"/>
            </w:rPr>
            <w:t>Portal: Libraries and the Academy</w:t>
          </w:r>
          <w:r w:rsidR="008119C3" w:rsidRPr="004375CD">
            <w:rPr>
              <w:lang w:val="en-ID"/>
            </w:rPr>
            <w:t>, </w:t>
          </w:r>
          <w:r w:rsidR="008119C3" w:rsidRPr="004375CD">
            <w:rPr>
              <w:i/>
              <w:iCs/>
              <w:lang w:val="en-ID"/>
            </w:rPr>
            <w:t>3</w:t>
          </w:r>
          <w:r w:rsidR="008119C3" w:rsidRPr="004375CD">
            <w:rPr>
              <w:lang w:val="en-ID"/>
            </w:rPr>
            <w:t>(2), 327–336. https://doi.org/10.1353/pla.2003.0039‌.</w:t>
          </w:r>
        </w:p>
        <w:p w14:paraId="0BB9C6CA" w14:textId="5C3E39D2" w:rsidR="00D17387" w:rsidRPr="004375CD" w:rsidRDefault="004375CD" w:rsidP="00363656">
          <w:pPr>
            <w:widowControl w:val="0"/>
            <w:autoSpaceDE w:val="0"/>
            <w:autoSpaceDN w:val="0"/>
            <w:adjustRightInd w:val="0"/>
            <w:ind w:left="480" w:hanging="480"/>
            <w:jc w:val="both"/>
            <w:rPr>
              <w:noProof/>
            </w:rPr>
          </w:pPr>
          <w:r w:rsidRPr="004375CD">
            <w:rPr>
              <w:lang w:val="en-ID"/>
            </w:rPr>
            <w:t xml:space="preserve">Dimarzio, J. F. (2017). </w:t>
          </w:r>
          <w:r w:rsidRPr="004375CD">
            <w:rPr>
              <w:i/>
              <w:iCs/>
              <w:lang w:val="en-ID"/>
            </w:rPr>
            <w:t>Beginning Android® programming with Android Studio</w:t>
          </w:r>
          <w:r w:rsidRPr="004375CD">
            <w:rPr>
              <w:lang w:val="en-ID"/>
            </w:rPr>
            <w:t>. Wrox.</w:t>
          </w:r>
        </w:p>
        <w:p w14:paraId="710BF4F1" w14:textId="7E83E503" w:rsidR="00D17387" w:rsidRPr="004375CD" w:rsidRDefault="004375CD" w:rsidP="00363656">
          <w:pPr>
            <w:widowControl w:val="0"/>
            <w:autoSpaceDE w:val="0"/>
            <w:autoSpaceDN w:val="0"/>
            <w:adjustRightInd w:val="0"/>
            <w:ind w:left="480" w:hanging="480"/>
            <w:jc w:val="both"/>
            <w:rPr>
              <w:noProof/>
            </w:rPr>
          </w:pPr>
          <w:r w:rsidRPr="004375CD">
            <w:rPr>
              <w:lang w:val="en-ID"/>
            </w:rPr>
            <w:t xml:space="preserve">Annuzzi, J., Darcey, L., &amp; Conder, S. (2013). </w:t>
          </w:r>
          <w:r w:rsidRPr="004375CD">
            <w:rPr>
              <w:i/>
              <w:iCs/>
              <w:lang w:val="en-ID"/>
            </w:rPr>
            <w:t>Introduction to Android</w:t>
          </w:r>
          <w:r w:rsidRPr="004375CD">
            <w:rPr>
              <w:i/>
              <w:iCs/>
              <w:vertAlign w:val="superscript"/>
              <w:lang w:val="en-ID"/>
            </w:rPr>
            <w:t>TM</w:t>
          </w:r>
          <w:r w:rsidRPr="004375CD">
            <w:rPr>
              <w:i/>
              <w:iCs/>
              <w:lang w:val="en-ID"/>
            </w:rPr>
            <w:t xml:space="preserve"> Application Development: Android Essentials, Fourth Edition</w:t>
          </w:r>
          <w:r w:rsidRPr="004375CD">
            <w:rPr>
              <w:lang w:val="en-ID"/>
            </w:rPr>
            <w:t>. Addison-Wesley Professional.</w:t>
          </w:r>
        </w:p>
        <w:p w14:paraId="72C0BF47" w14:textId="1A028E3A" w:rsidR="00D17387" w:rsidRPr="004375CD" w:rsidRDefault="004375CD" w:rsidP="00363656">
          <w:pPr>
            <w:widowControl w:val="0"/>
            <w:autoSpaceDE w:val="0"/>
            <w:autoSpaceDN w:val="0"/>
            <w:adjustRightInd w:val="0"/>
            <w:ind w:left="480" w:hanging="480"/>
            <w:jc w:val="both"/>
            <w:rPr>
              <w:color w:val="000000"/>
              <w:shd w:val="clear" w:color="auto" w:fill="FFFFFF"/>
            </w:rPr>
          </w:pPr>
          <w:r w:rsidRPr="004375CD">
            <w:rPr>
              <w:lang w:val="en-ID"/>
            </w:rPr>
            <w:t xml:space="preserve">Uzayr, S. B. (2022). </w:t>
          </w:r>
          <w:r w:rsidRPr="004375CD">
            <w:rPr>
              <w:i/>
              <w:iCs/>
              <w:lang w:val="en-ID"/>
            </w:rPr>
            <w:t>Mastering Android studio : a beginner’s guide</w:t>
          </w:r>
          <w:r w:rsidRPr="004375CD">
            <w:rPr>
              <w:lang w:val="en-ID"/>
            </w:rPr>
            <w:t>. Crc Press.</w:t>
          </w:r>
        </w:p>
        <w:p w14:paraId="6776FF33" w14:textId="5E5AE19B" w:rsidR="00D17387" w:rsidRDefault="004375CD" w:rsidP="00363656">
          <w:pPr>
            <w:widowControl w:val="0"/>
            <w:autoSpaceDE w:val="0"/>
            <w:autoSpaceDN w:val="0"/>
            <w:adjustRightInd w:val="0"/>
            <w:ind w:left="480" w:hanging="480"/>
            <w:jc w:val="both"/>
            <w:rPr>
              <w:lang w:val="en-ID"/>
            </w:rPr>
          </w:pPr>
          <w:r w:rsidRPr="004375CD">
            <w:rPr>
              <w:lang w:val="en-ID"/>
            </w:rPr>
            <w:t xml:space="preserve">Chan, J. (2016). </w:t>
          </w:r>
          <w:r w:rsidRPr="004375CD">
            <w:rPr>
              <w:i/>
              <w:iCs/>
              <w:lang w:val="en-ID"/>
            </w:rPr>
            <w:t>Learn Java in one day and learn it well : Java for beginners with hands-on project : the only book you need to start coding in Java immediately</w:t>
          </w:r>
          <w:r w:rsidRPr="004375CD">
            <w:rPr>
              <w:lang w:val="en-ID"/>
            </w:rPr>
            <w:t>. Learn Coding Fast.</w:t>
          </w:r>
        </w:p>
        <w:p w14:paraId="44AA9223" w14:textId="77777777" w:rsidR="004375CD" w:rsidRDefault="004375CD" w:rsidP="004375CD">
          <w:pPr>
            <w:ind w:left="720" w:hanging="720"/>
            <w:jc w:val="both"/>
            <w:rPr>
              <w:lang w:val="en-ID"/>
            </w:rPr>
          </w:pPr>
          <w:r w:rsidRPr="004375CD">
            <w:rPr>
              <w:lang w:val="en-ID"/>
            </w:rPr>
            <w:t xml:space="preserve">Cardle, J. P. (2017). </w:t>
          </w:r>
          <w:r w:rsidRPr="004375CD">
            <w:rPr>
              <w:i/>
              <w:iCs/>
              <w:lang w:val="en-ID"/>
            </w:rPr>
            <w:t>Android App Development in Android Studio : Java + Android Edition for Beginners</w:t>
          </w:r>
          <w:r w:rsidRPr="004375CD">
            <w:rPr>
              <w:lang w:val="en-ID"/>
            </w:rPr>
            <w:t>. Manchester Academic Publishers.</w:t>
          </w:r>
        </w:p>
        <w:p w14:paraId="498B79F2" w14:textId="5FB883F1" w:rsidR="004375CD" w:rsidRPr="004375CD" w:rsidRDefault="004375CD" w:rsidP="004375CD">
          <w:pPr>
            <w:ind w:left="720" w:hanging="720"/>
            <w:jc w:val="both"/>
            <w:rPr>
              <w:lang w:val="en-ID"/>
            </w:rPr>
          </w:pPr>
          <w:r w:rsidRPr="004375CD">
            <w:rPr>
              <w:lang w:val="en-ID"/>
            </w:rPr>
            <w:t xml:space="preserve">Knapp, M. (2017). </w:t>
          </w:r>
          <w:r w:rsidRPr="004375CD">
            <w:rPr>
              <w:i/>
              <w:iCs/>
              <w:lang w:val="en-ID"/>
            </w:rPr>
            <w:t>HTML &amp; CSS : learn the fundamentals in 7 days</w:t>
          </w:r>
          <w:r w:rsidRPr="004375CD">
            <w:rPr>
              <w:lang w:val="en-ID"/>
            </w:rPr>
            <w:t>. Micheal Knapp.</w:t>
          </w:r>
        </w:p>
        <w:p w14:paraId="5F8DD98A" w14:textId="06D206D8" w:rsidR="004375CD" w:rsidRPr="004375CD" w:rsidRDefault="004375CD" w:rsidP="004375CD">
          <w:pPr>
            <w:widowControl w:val="0"/>
            <w:autoSpaceDE w:val="0"/>
            <w:autoSpaceDN w:val="0"/>
            <w:adjustRightInd w:val="0"/>
            <w:ind w:left="480" w:hanging="480"/>
            <w:jc w:val="both"/>
            <w:rPr>
              <w:noProof/>
            </w:rPr>
          </w:pPr>
          <w:r w:rsidRPr="004375CD">
            <w:rPr>
              <w:lang w:val="en-ID"/>
            </w:rPr>
            <w:t xml:space="preserve">Booch, G., Rumbaugh, J., &amp; Jacobson, I. (2005). </w:t>
          </w:r>
          <w:r w:rsidRPr="004375CD">
            <w:rPr>
              <w:i/>
              <w:iCs/>
              <w:lang w:val="en-ID"/>
            </w:rPr>
            <w:t>UML: The Unified Modeling Language user guide : [thoroughly updated - the ultimative tutorial to the UML from the original designers]</w:t>
          </w:r>
          <w:r w:rsidRPr="004375CD">
            <w:rPr>
              <w:lang w:val="en-ID"/>
            </w:rPr>
            <w:t>. Addison-Wesley.</w:t>
          </w:r>
        </w:p>
        <w:p w14:paraId="5B2943D5" w14:textId="77777777" w:rsidR="00D17387" w:rsidRDefault="00D17387" w:rsidP="00363656">
          <w:pPr>
            <w:widowControl w:val="0"/>
            <w:autoSpaceDE w:val="0"/>
            <w:autoSpaceDN w:val="0"/>
            <w:adjustRightInd w:val="0"/>
            <w:jc w:val="both"/>
            <w:rPr>
              <w:rFonts w:eastAsiaTheme="majorEastAsia" w:cstheme="majorBidi"/>
              <w:color w:val="000000" w:themeColor="text1"/>
              <w:sz w:val="24"/>
              <w:szCs w:val="32"/>
            </w:rPr>
          </w:pPr>
          <w:r w:rsidRPr="00363656">
            <w:fldChar w:fldCharType="end"/>
          </w:r>
        </w:p>
        <w:p w14:paraId="591C2954" w14:textId="77777777" w:rsidR="00D17387" w:rsidRDefault="00000000" w:rsidP="00D17387">
          <w:pPr>
            <w:pStyle w:val="Heading1"/>
            <w:spacing w:before="0" w:line="360" w:lineRule="auto"/>
            <w:ind w:left="357" w:hanging="357"/>
            <w:rPr>
              <w:rFonts w:ascii="Arial" w:eastAsia="Arial" w:hAnsi="Arial" w:cs="Arial"/>
              <w:sz w:val="22"/>
              <w:szCs w:val="22"/>
            </w:rPr>
          </w:pPr>
        </w:p>
      </w:sdtContent>
    </w:sdt>
    <w:p w14:paraId="0863D9D8" w14:textId="77777777" w:rsidR="00746B7B" w:rsidRDefault="00746B7B" w:rsidP="0048091C">
      <w:pPr>
        <w:jc w:val="both"/>
      </w:pPr>
    </w:p>
    <w:p w14:paraId="0C779929" w14:textId="77777777" w:rsidR="00746B7B" w:rsidRDefault="00746B7B" w:rsidP="0048091C">
      <w:pPr>
        <w:pBdr>
          <w:top w:val="nil"/>
          <w:left w:val="nil"/>
          <w:bottom w:val="nil"/>
          <w:right w:val="nil"/>
          <w:between w:val="nil"/>
        </w:pBdr>
        <w:ind w:left="360" w:hanging="360"/>
        <w:jc w:val="both"/>
        <w:rPr>
          <w:color w:val="000000"/>
          <w:sz w:val="16"/>
          <w:szCs w:val="16"/>
        </w:rPr>
      </w:pPr>
    </w:p>
    <w:sectPr w:rsidR="00746B7B">
      <w:type w:val="continuous"/>
      <w:pgSz w:w="11907" w:h="16839"/>
      <w:pgMar w:top="1080" w:right="811" w:bottom="1080" w:left="1134" w:header="432" w:footer="432" w:gutter="0"/>
      <w:cols w:num="2" w:space="720" w:equalWidth="0">
        <w:col w:w="4837" w:space="288"/>
        <w:col w:w="483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0E6B7" w14:textId="77777777" w:rsidR="005409C8" w:rsidRDefault="005409C8">
      <w:r>
        <w:separator/>
      </w:r>
    </w:p>
  </w:endnote>
  <w:endnote w:type="continuationSeparator" w:id="0">
    <w:p w14:paraId="4D5F513F" w14:textId="77777777" w:rsidR="005409C8" w:rsidRDefault="00540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ourier">
    <w:altName w:val="Courier New"/>
    <w:panose1 w:val="02070409020205020404"/>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C52E1" w14:textId="77777777" w:rsidR="00746B7B" w:rsidRDefault="00746B7B">
    <w:pPr>
      <w:widowControl w:val="0"/>
      <w:pBdr>
        <w:top w:val="nil"/>
        <w:left w:val="nil"/>
        <w:bottom w:val="nil"/>
        <w:right w:val="nil"/>
        <w:between w:val="nil"/>
      </w:pBdr>
      <w:spacing w:line="276" w:lineRule="auto"/>
      <w:rPr>
        <w:color w:val="000000"/>
      </w:rPr>
    </w:pPr>
  </w:p>
  <w:tbl>
    <w:tblPr>
      <w:tblStyle w:val="a6"/>
      <w:tblW w:w="9962" w:type="dxa"/>
      <w:tblBorders>
        <w:top w:val="nil"/>
        <w:left w:val="nil"/>
        <w:bottom w:val="nil"/>
        <w:right w:val="nil"/>
        <w:insideH w:val="nil"/>
        <w:insideV w:val="nil"/>
      </w:tblBorders>
      <w:tblLayout w:type="fixed"/>
      <w:tblLook w:val="0400" w:firstRow="0" w:lastRow="0" w:firstColumn="0" w:lastColumn="0" w:noHBand="0" w:noVBand="1"/>
    </w:tblPr>
    <w:tblGrid>
      <w:gridCol w:w="5014"/>
      <w:gridCol w:w="4948"/>
    </w:tblGrid>
    <w:tr w:rsidR="00746B7B" w14:paraId="4085860B" w14:textId="77777777">
      <w:tc>
        <w:tcPr>
          <w:tcW w:w="5014" w:type="dxa"/>
        </w:tcPr>
        <w:p w14:paraId="6EE43270" w14:textId="77777777" w:rsidR="00746B7B" w:rsidRDefault="00746B7B">
          <w:pPr>
            <w:ind w:right="360"/>
            <w:rPr>
              <w:i/>
            </w:rPr>
          </w:pPr>
        </w:p>
        <w:p w14:paraId="436FF570" w14:textId="77777777" w:rsidR="00746B7B" w:rsidRDefault="003A74ED">
          <w:pPr>
            <w:ind w:right="360"/>
            <w:rPr>
              <w:i/>
            </w:rPr>
          </w:pPr>
          <w:r>
            <w:fldChar w:fldCharType="begin"/>
          </w:r>
          <w:r>
            <w:instrText>PAGE</w:instrText>
          </w:r>
          <w:r>
            <w:fldChar w:fldCharType="separate"/>
          </w:r>
          <w:r w:rsidR="004D4B3B">
            <w:rPr>
              <w:noProof/>
            </w:rPr>
            <w:t>2</w:t>
          </w:r>
          <w:r>
            <w:fldChar w:fldCharType="end"/>
          </w:r>
          <w:r>
            <w:rPr>
              <w:i/>
            </w:rPr>
            <w:t xml:space="preserve"> </w:t>
          </w:r>
        </w:p>
      </w:tc>
      <w:tc>
        <w:tcPr>
          <w:tcW w:w="4948" w:type="dxa"/>
          <w:vAlign w:val="center"/>
        </w:tcPr>
        <w:p w14:paraId="3927A22E" w14:textId="77777777" w:rsidR="00746B7B" w:rsidRDefault="00746B7B">
          <w:pPr>
            <w:ind w:right="360"/>
            <w:jc w:val="right"/>
          </w:pPr>
        </w:p>
      </w:tc>
    </w:tr>
  </w:tbl>
  <w:p w14:paraId="5D742AD6" w14:textId="77777777" w:rsidR="00746B7B" w:rsidRDefault="00746B7B">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CFC46" w14:textId="77777777" w:rsidR="00746B7B" w:rsidRDefault="00746B7B">
    <w:pPr>
      <w:widowControl w:val="0"/>
      <w:pBdr>
        <w:top w:val="nil"/>
        <w:left w:val="nil"/>
        <w:bottom w:val="nil"/>
        <w:right w:val="nil"/>
        <w:between w:val="nil"/>
      </w:pBdr>
      <w:spacing w:line="276" w:lineRule="auto"/>
      <w:rPr>
        <w:color w:val="000000"/>
      </w:rPr>
    </w:pPr>
  </w:p>
  <w:tbl>
    <w:tblPr>
      <w:tblStyle w:val="a5"/>
      <w:tblW w:w="9962" w:type="dxa"/>
      <w:tblBorders>
        <w:top w:val="nil"/>
        <w:left w:val="nil"/>
        <w:bottom w:val="nil"/>
        <w:right w:val="nil"/>
        <w:insideH w:val="nil"/>
        <w:insideV w:val="nil"/>
      </w:tblBorders>
      <w:tblLayout w:type="fixed"/>
      <w:tblLook w:val="0400" w:firstRow="0" w:lastRow="0" w:firstColumn="0" w:lastColumn="0" w:noHBand="0" w:noVBand="1"/>
    </w:tblPr>
    <w:tblGrid>
      <w:gridCol w:w="5013"/>
      <w:gridCol w:w="4949"/>
    </w:tblGrid>
    <w:tr w:rsidR="00746B7B" w14:paraId="4E595BF7" w14:textId="77777777">
      <w:tc>
        <w:tcPr>
          <w:tcW w:w="5013" w:type="dxa"/>
        </w:tcPr>
        <w:p w14:paraId="38B6C8AC" w14:textId="77777777" w:rsidR="00746B7B" w:rsidRDefault="00746B7B">
          <w:pPr>
            <w:ind w:right="360"/>
          </w:pPr>
        </w:p>
        <w:p w14:paraId="573D2DA6" w14:textId="77777777" w:rsidR="00746B7B" w:rsidRDefault="003A74ED">
          <w:pPr>
            <w:ind w:right="360"/>
            <w:rPr>
              <w:i/>
            </w:rPr>
          </w:pPr>
          <w:r>
            <w:rPr>
              <w:i/>
            </w:rPr>
            <w:t xml:space="preserve"> </w:t>
          </w:r>
        </w:p>
      </w:tc>
      <w:tc>
        <w:tcPr>
          <w:tcW w:w="4949" w:type="dxa"/>
          <w:vAlign w:val="center"/>
        </w:tcPr>
        <w:p w14:paraId="610D17DD" w14:textId="78B84250" w:rsidR="00746B7B" w:rsidRDefault="003A74ED">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4D4B3B">
            <w:rPr>
              <w:noProof/>
              <w:color w:val="000000"/>
            </w:rPr>
            <w:t>3</w:t>
          </w:r>
          <w:r>
            <w:rPr>
              <w:color w:val="000000"/>
            </w:rPr>
            <w:fldChar w:fldCharType="end"/>
          </w:r>
        </w:p>
      </w:tc>
    </w:tr>
  </w:tbl>
  <w:p w14:paraId="5529F509" w14:textId="77777777" w:rsidR="00746B7B" w:rsidRDefault="00746B7B">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9D327" w14:textId="77777777" w:rsidR="00746B7B" w:rsidRDefault="00746B7B">
    <w:pPr>
      <w:widowControl w:val="0"/>
      <w:pBdr>
        <w:top w:val="nil"/>
        <w:left w:val="nil"/>
        <w:bottom w:val="nil"/>
        <w:right w:val="nil"/>
        <w:between w:val="nil"/>
      </w:pBdr>
      <w:spacing w:line="276" w:lineRule="auto"/>
      <w:rPr>
        <w:color w:val="000000"/>
      </w:rPr>
    </w:pPr>
  </w:p>
  <w:tbl>
    <w:tblPr>
      <w:tblStyle w:val="a7"/>
      <w:tblW w:w="10035" w:type="dxa"/>
      <w:tblBorders>
        <w:top w:val="nil"/>
        <w:left w:val="nil"/>
        <w:bottom w:val="nil"/>
        <w:right w:val="nil"/>
        <w:insideH w:val="nil"/>
        <w:insideV w:val="nil"/>
      </w:tblBorders>
      <w:tblLayout w:type="fixed"/>
      <w:tblLook w:val="0400" w:firstRow="0" w:lastRow="0" w:firstColumn="0" w:lastColumn="0" w:noHBand="0" w:noVBand="1"/>
    </w:tblPr>
    <w:tblGrid>
      <w:gridCol w:w="5049"/>
      <w:gridCol w:w="4986"/>
    </w:tblGrid>
    <w:tr w:rsidR="00746B7B" w14:paraId="21249409" w14:textId="77777777">
      <w:tc>
        <w:tcPr>
          <w:tcW w:w="5049" w:type="dxa"/>
        </w:tcPr>
        <w:p w14:paraId="09D6515E" w14:textId="77777777" w:rsidR="00746B7B" w:rsidRDefault="00746B7B">
          <w:pPr>
            <w:ind w:right="360"/>
            <w:rPr>
              <w:i/>
            </w:rPr>
          </w:pPr>
        </w:p>
        <w:p w14:paraId="7DFC4096" w14:textId="77777777" w:rsidR="00746B7B" w:rsidRDefault="00746B7B">
          <w:pPr>
            <w:ind w:right="360"/>
            <w:rPr>
              <w:i/>
            </w:rPr>
          </w:pPr>
        </w:p>
      </w:tc>
      <w:tc>
        <w:tcPr>
          <w:tcW w:w="4986" w:type="dxa"/>
          <w:vAlign w:val="center"/>
        </w:tcPr>
        <w:p w14:paraId="5146B899" w14:textId="77777777" w:rsidR="00746B7B" w:rsidRDefault="003A74ED">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4D4B3B">
            <w:rPr>
              <w:noProof/>
              <w:color w:val="000000"/>
            </w:rPr>
            <w:t>1</w:t>
          </w:r>
          <w:r>
            <w:rPr>
              <w:color w:val="000000"/>
            </w:rPr>
            <w:fldChar w:fldCharType="end"/>
          </w:r>
        </w:p>
      </w:tc>
    </w:tr>
  </w:tbl>
  <w:p w14:paraId="134FD791" w14:textId="77777777" w:rsidR="00746B7B" w:rsidRDefault="00746B7B">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113F3" w14:textId="77777777" w:rsidR="005409C8" w:rsidRDefault="005409C8">
      <w:r>
        <w:separator/>
      </w:r>
    </w:p>
  </w:footnote>
  <w:footnote w:type="continuationSeparator" w:id="0">
    <w:p w14:paraId="418766FC" w14:textId="77777777" w:rsidR="005409C8" w:rsidRDefault="005409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177FC" w14:textId="77777777" w:rsidR="00746B7B" w:rsidRDefault="00746B7B">
    <w:pPr>
      <w:widowControl w:val="0"/>
      <w:pBdr>
        <w:top w:val="nil"/>
        <w:left w:val="nil"/>
        <w:bottom w:val="nil"/>
        <w:right w:val="nil"/>
        <w:between w:val="nil"/>
      </w:pBdr>
      <w:spacing w:line="276" w:lineRule="auto"/>
    </w:pPr>
  </w:p>
  <w:tbl>
    <w:tblPr>
      <w:tblStyle w:val="a4"/>
      <w:tblW w:w="9962" w:type="dxa"/>
      <w:tblBorders>
        <w:top w:val="nil"/>
        <w:left w:val="nil"/>
        <w:bottom w:val="nil"/>
        <w:right w:val="nil"/>
        <w:insideH w:val="nil"/>
        <w:insideV w:val="nil"/>
      </w:tblBorders>
      <w:tblLayout w:type="fixed"/>
      <w:tblLook w:val="0400" w:firstRow="0" w:lastRow="0" w:firstColumn="0" w:lastColumn="0" w:noHBand="0" w:noVBand="1"/>
    </w:tblPr>
    <w:tblGrid>
      <w:gridCol w:w="9962"/>
    </w:tblGrid>
    <w:tr w:rsidR="00746B7B" w14:paraId="7515DD31" w14:textId="77777777">
      <w:tc>
        <w:tcPr>
          <w:tcW w:w="9962" w:type="dxa"/>
        </w:tcPr>
        <w:p w14:paraId="6384B4B8" w14:textId="550DE3F6" w:rsidR="00746B7B" w:rsidRDefault="000C4DD4">
          <w:pPr>
            <w:ind w:right="360"/>
          </w:pPr>
          <w:r>
            <w:rPr>
              <w:i/>
            </w:rPr>
            <w:t xml:space="preserve">Pembuatan Static Mobile Apps Untuk Profil Program Studi </w:t>
          </w:r>
          <w:r w:rsidR="00BD11B6">
            <w:rPr>
              <w:i/>
            </w:rPr>
            <w:t>Matematika</w:t>
          </w:r>
          <w:r>
            <w:rPr>
              <w:i/>
            </w:rPr>
            <w:t xml:space="preserve"> dan </w:t>
          </w:r>
          <w:r w:rsidR="00BD11B6">
            <w:rPr>
              <w:i/>
            </w:rPr>
            <w:t>Diploma Kebidanan</w:t>
          </w:r>
        </w:p>
      </w:tc>
    </w:tr>
  </w:tbl>
  <w:p w14:paraId="62D3A5A6" w14:textId="77777777" w:rsidR="00746B7B" w:rsidRDefault="00746B7B">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AB38C1" w14:textId="77777777" w:rsidR="00746B7B" w:rsidRDefault="00746B7B">
    <w:pPr>
      <w:widowControl w:val="0"/>
      <w:pBdr>
        <w:top w:val="nil"/>
        <w:left w:val="nil"/>
        <w:bottom w:val="nil"/>
        <w:right w:val="nil"/>
        <w:between w:val="nil"/>
      </w:pBdr>
      <w:spacing w:line="276" w:lineRule="auto"/>
      <w:rPr>
        <w:color w:val="000000"/>
        <w:sz w:val="16"/>
        <w:szCs w:val="16"/>
      </w:rPr>
    </w:pPr>
  </w:p>
  <w:tbl>
    <w:tblPr>
      <w:tblStyle w:val="a3"/>
      <w:tblW w:w="9962" w:type="dxa"/>
      <w:tblBorders>
        <w:top w:val="nil"/>
        <w:left w:val="nil"/>
        <w:bottom w:val="nil"/>
        <w:right w:val="nil"/>
        <w:insideH w:val="nil"/>
        <w:insideV w:val="nil"/>
      </w:tblBorders>
      <w:tblLayout w:type="fixed"/>
      <w:tblLook w:val="0400" w:firstRow="0" w:lastRow="0" w:firstColumn="0" w:lastColumn="0" w:noHBand="0" w:noVBand="1"/>
    </w:tblPr>
    <w:tblGrid>
      <w:gridCol w:w="9962"/>
    </w:tblGrid>
    <w:tr w:rsidR="00746B7B" w14:paraId="4BC2A098" w14:textId="77777777">
      <w:tc>
        <w:tcPr>
          <w:tcW w:w="9962" w:type="dxa"/>
        </w:tcPr>
        <w:p w14:paraId="14ACFF16" w14:textId="77777777" w:rsidR="00746B7B" w:rsidRDefault="00746B7B">
          <w:pPr>
            <w:ind w:right="360"/>
            <w:jc w:val="right"/>
            <w:rPr>
              <w:i/>
            </w:rPr>
          </w:pPr>
        </w:p>
      </w:tc>
    </w:tr>
  </w:tbl>
  <w:p w14:paraId="0497CA81" w14:textId="77777777" w:rsidR="00746B7B" w:rsidRDefault="00746B7B">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23BD"/>
    <w:multiLevelType w:val="multilevel"/>
    <w:tmpl w:val="A9C46DFA"/>
    <w:lvl w:ilvl="0">
      <w:start w:val="1"/>
      <w:numFmt w:val="decimal"/>
      <w:lvlText w:val="%1."/>
      <w:lvlJc w:val="left"/>
      <w:pPr>
        <w:ind w:left="643" w:hanging="360"/>
      </w:pPr>
    </w:lvl>
    <w:lvl w:ilvl="1">
      <w:start w:val="1"/>
      <w:numFmt w:val="lowerLetter"/>
      <w:lvlText w:val="%2."/>
      <w:lvlJc w:val="left"/>
      <w:pPr>
        <w:ind w:left="1363" w:hanging="359"/>
      </w:pPr>
    </w:lvl>
    <w:lvl w:ilvl="2">
      <w:start w:val="1"/>
      <w:numFmt w:val="lowerRoman"/>
      <w:lvlText w:val="%3."/>
      <w:lvlJc w:val="right"/>
      <w:pPr>
        <w:ind w:left="2083" w:hanging="180"/>
      </w:pPr>
    </w:lvl>
    <w:lvl w:ilvl="3">
      <w:start w:val="1"/>
      <w:numFmt w:val="decimal"/>
      <w:lvlText w:val="%4."/>
      <w:lvlJc w:val="left"/>
      <w:pPr>
        <w:ind w:left="2803" w:hanging="360"/>
      </w:pPr>
    </w:lvl>
    <w:lvl w:ilvl="4">
      <w:start w:val="1"/>
      <w:numFmt w:val="lowerLetter"/>
      <w:lvlText w:val="%5."/>
      <w:lvlJc w:val="left"/>
      <w:pPr>
        <w:ind w:left="3523" w:hanging="360"/>
      </w:pPr>
    </w:lvl>
    <w:lvl w:ilvl="5">
      <w:start w:val="1"/>
      <w:numFmt w:val="lowerRoman"/>
      <w:lvlText w:val="%6."/>
      <w:lvlJc w:val="right"/>
      <w:pPr>
        <w:ind w:left="4243" w:hanging="180"/>
      </w:pPr>
    </w:lvl>
    <w:lvl w:ilvl="6">
      <w:start w:val="1"/>
      <w:numFmt w:val="decimal"/>
      <w:lvlText w:val="%7."/>
      <w:lvlJc w:val="left"/>
      <w:pPr>
        <w:ind w:left="4963" w:hanging="360"/>
      </w:pPr>
    </w:lvl>
    <w:lvl w:ilvl="7">
      <w:start w:val="1"/>
      <w:numFmt w:val="lowerLetter"/>
      <w:lvlText w:val="%8."/>
      <w:lvlJc w:val="left"/>
      <w:pPr>
        <w:ind w:left="5683" w:hanging="360"/>
      </w:pPr>
    </w:lvl>
    <w:lvl w:ilvl="8">
      <w:start w:val="1"/>
      <w:numFmt w:val="lowerRoman"/>
      <w:lvlText w:val="%9."/>
      <w:lvlJc w:val="right"/>
      <w:pPr>
        <w:ind w:left="6403" w:hanging="180"/>
      </w:pPr>
    </w:lvl>
  </w:abstractNum>
  <w:abstractNum w:abstractNumId="1" w15:restartNumberingAfterBreak="0">
    <w:nsid w:val="04875ED9"/>
    <w:multiLevelType w:val="multilevel"/>
    <w:tmpl w:val="06F66816"/>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 w15:restartNumberingAfterBreak="0">
    <w:nsid w:val="08B1160C"/>
    <w:multiLevelType w:val="multilevel"/>
    <w:tmpl w:val="EB6895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AF7601D"/>
    <w:multiLevelType w:val="multilevel"/>
    <w:tmpl w:val="02F4C128"/>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A0A25"/>
    <w:multiLevelType w:val="hybridMultilevel"/>
    <w:tmpl w:val="6090E4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DD4D93"/>
    <w:multiLevelType w:val="hybridMultilevel"/>
    <w:tmpl w:val="F9001E5C"/>
    <w:lvl w:ilvl="0" w:tplc="5F802DA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6" w15:restartNumberingAfterBreak="0">
    <w:nsid w:val="1BE842C9"/>
    <w:multiLevelType w:val="hybridMultilevel"/>
    <w:tmpl w:val="22021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8F304B"/>
    <w:multiLevelType w:val="hybridMultilevel"/>
    <w:tmpl w:val="182000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A75199"/>
    <w:multiLevelType w:val="multilevel"/>
    <w:tmpl w:val="61649870"/>
    <w:lvl w:ilvl="0">
      <w:start w:val="1"/>
      <w:numFmt w:val="upperRoman"/>
      <w:lvlText w:val="%1."/>
      <w:lvlJc w:val="left"/>
      <w:pPr>
        <w:ind w:left="0" w:firstLine="0"/>
      </w:pPr>
    </w:lvl>
    <w:lvl w:ilvl="1">
      <w:start w:val="1"/>
      <w:numFmt w:val="upperLetter"/>
      <w:lvlText w:val="%2."/>
      <w:lvlJc w:val="left"/>
      <w:pPr>
        <w:ind w:left="0" w:firstLine="0"/>
      </w:pPr>
      <w:rPr>
        <w:b w:val="0"/>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20BA36D0"/>
    <w:multiLevelType w:val="hybridMultilevel"/>
    <w:tmpl w:val="B5447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C25A5A"/>
    <w:multiLevelType w:val="hybridMultilevel"/>
    <w:tmpl w:val="05D04E5E"/>
    <w:lvl w:ilvl="0" w:tplc="38090001">
      <w:start w:val="1"/>
      <w:numFmt w:val="bullet"/>
      <w:lvlText w:val=""/>
      <w:lvlJc w:val="left"/>
      <w:pPr>
        <w:ind w:left="1890" w:hanging="360"/>
      </w:pPr>
      <w:rPr>
        <w:rFonts w:ascii="Symbol" w:hAnsi="Symbol" w:hint="default"/>
      </w:rPr>
    </w:lvl>
    <w:lvl w:ilvl="1" w:tplc="38090003">
      <w:start w:val="1"/>
      <w:numFmt w:val="bullet"/>
      <w:lvlText w:val="o"/>
      <w:lvlJc w:val="left"/>
      <w:pPr>
        <w:ind w:left="2610" w:hanging="360"/>
      </w:pPr>
      <w:rPr>
        <w:rFonts w:ascii="Courier New" w:hAnsi="Courier New" w:cs="Courier New" w:hint="default"/>
      </w:rPr>
    </w:lvl>
    <w:lvl w:ilvl="2" w:tplc="38090005" w:tentative="1">
      <w:start w:val="1"/>
      <w:numFmt w:val="bullet"/>
      <w:lvlText w:val=""/>
      <w:lvlJc w:val="left"/>
      <w:pPr>
        <w:ind w:left="3330" w:hanging="360"/>
      </w:pPr>
      <w:rPr>
        <w:rFonts w:ascii="Wingdings" w:hAnsi="Wingdings" w:hint="default"/>
      </w:rPr>
    </w:lvl>
    <w:lvl w:ilvl="3" w:tplc="38090001" w:tentative="1">
      <w:start w:val="1"/>
      <w:numFmt w:val="bullet"/>
      <w:lvlText w:val=""/>
      <w:lvlJc w:val="left"/>
      <w:pPr>
        <w:ind w:left="4050" w:hanging="360"/>
      </w:pPr>
      <w:rPr>
        <w:rFonts w:ascii="Symbol" w:hAnsi="Symbol" w:hint="default"/>
      </w:rPr>
    </w:lvl>
    <w:lvl w:ilvl="4" w:tplc="38090003" w:tentative="1">
      <w:start w:val="1"/>
      <w:numFmt w:val="bullet"/>
      <w:lvlText w:val="o"/>
      <w:lvlJc w:val="left"/>
      <w:pPr>
        <w:ind w:left="4770" w:hanging="360"/>
      </w:pPr>
      <w:rPr>
        <w:rFonts w:ascii="Courier New" w:hAnsi="Courier New" w:cs="Courier New" w:hint="default"/>
      </w:rPr>
    </w:lvl>
    <w:lvl w:ilvl="5" w:tplc="38090005" w:tentative="1">
      <w:start w:val="1"/>
      <w:numFmt w:val="bullet"/>
      <w:lvlText w:val=""/>
      <w:lvlJc w:val="left"/>
      <w:pPr>
        <w:ind w:left="5490" w:hanging="360"/>
      </w:pPr>
      <w:rPr>
        <w:rFonts w:ascii="Wingdings" w:hAnsi="Wingdings" w:hint="default"/>
      </w:rPr>
    </w:lvl>
    <w:lvl w:ilvl="6" w:tplc="38090001" w:tentative="1">
      <w:start w:val="1"/>
      <w:numFmt w:val="bullet"/>
      <w:lvlText w:val=""/>
      <w:lvlJc w:val="left"/>
      <w:pPr>
        <w:ind w:left="6210" w:hanging="360"/>
      </w:pPr>
      <w:rPr>
        <w:rFonts w:ascii="Symbol" w:hAnsi="Symbol" w:hint="default"/>
      </w:rPr>
    </w:lvl>
    <w:lvl w:ilvl="7" w:tplc="38090003" w:tentative="1">
      <w:start w:val="1"/>
      <w:numFmt w:val="bullet"/>
      <w:lvlText w:val="o"/>
      <w:lvlJc w:val="left"/>
      <w:pPr>
        <w:ind w:left="6930" w:hanging="360"/>
      </w:pPr>
      <w:rPr>
        <w:rFonts w:ascii="Courier New" w:hAnsi="Courier New" w:cs="Courier New" w:hint="default"/>
      </w:rPr>
    </w:lvl>
    <w:lvl w:ilvl="8" w:tplc="38090005" w:tentative="1">
      <w:start w:val="1"/>
      <w:numFmt w:val="bullet"/>
      <w:lvlText w:val=""/>
      <w:lvlJc w:val="left"/>
      <w:pPr>
        <w:ind w:left="7650" w:hanging="360"/>
      </w:pPr>
      <w:rPr>
        <w:rFonts w:ascii="Wingdings" w:hAnsi="Wingdings" w:hint="default"/>
      </w:rPr>
    </w:lvl>
  </w:abstractNum>
  <w:abstractNum w:abstractNumId="11" w15:restartNumberingAfterBreak="0">
    <w:nsid w:val="38B07467"/>
    <w:multiLevelType w:val="hybridMultilevel"/>
    <w:tmpl w:val="4BF2D5EE"/>
    <w:lvl w:ilvl="0" w:tplc="CEE8462A">
      <w:start w:val="1"/>
      <w:numFmt w:val="decimal"/>
      <w:lvlText w:val="%1"/>
      <w:lvlJc w:val="left"/>
      <w:pPr>
        <w:ind w:left="922" w:hanging="360"/>
      </w:pPr>
      <w:rPr>
        <w:rFonts w:hint="default"/>
      </w:rPr>
    </w:lvl>
    <w:lvl w:ilvl="1" w:tplc="38090019" w:tentative="1">
      <w:start w:val="1"/>
      <w:numFmt w:val="lowerLetter"/>
      <w:lvlText w:val="%2."/>
      <w:lvlJc w:val="left"/>
      <w:pPr>
        <w:ind w:left="1642" w:hanging="360"/>
      </w:pPr>
    </w:lvl>
    <w:lvl w:ilvl="2" w:tplc="3809001B" w:tentative="1">
      <w:start w:val="1"/>
      <w:numFmt w:val="lowerRoman"/>
      <w:lvlText w:val="%3."/>
      <w:lvlJc w:val="right"/>
      <w:pPr>
        <w:ind w:left="2362" w:hanging="180"/>
      </w:pPr>
    </w:lvl>
    <w:lvl w:ilvl="3" w:tplc="3809000F" w:tentative="1">
      <w:start w:val="1"/>
      <w:numFmt w:val="decimal"/>
      <w:lvlText w:val="%4."/>
      <w:lvlJc w:val="left"/>
      <w:pPr>
        <w:ind w:left="3082" w:hanging="360"/>
      </w:pPr>
    </w:lvl>
    <w:lvl w:ilvl="4" w:tplc="38090019" w:tentative="1">
      <w:start w:val="1"/>
      <w:numFmt w:val="lowerLetter"/>
      <w:lvlText w:val="%5."/>
      <w:lvlJc w:val="left"/>
      <w:pPr>
        <w:ind w:left="3802" w:hanging="360"/>
      </w:pPr>
    </w:lvl>
    <w:lvl w:ilvl="5" w:tplc="3809001B" w:tentative="1">
      <w:start w:val="1"/>
      <w:numFmt w:val="lowerRoman"/>
      <w:lvlText w:val="%6."/>
      <w:lvlJc w:val="right"/>
      <w:pPr>
        <w:ind w:left="4522" w:hanging="180"/>
      </w:pPr>
    </w:lvl>
    <w:lvl w:ilvl="6" w:tplc="3809000F" w:tentative="1">
      <w:start w:val="1"/>
      <w:numFmt w:val="decimal"/>
      <w:lvlText w:val="%7."/>
      <w:lvlJc w:val="left"/>
      <w:pPr>
        <w:ind w:left="5242" w:hanging="360"/>
      </w:pPr>
    </w:lvl>
    <w:lvl w:ilvl="7" w:tplc="38090019" w:tentative="1">
      <w:start w:val="1"/>
      <w:numFmt w:val="lowerLetter"/>
      <w:lvlText w:val="%8."/>
      <w:lvlJc w:val="left"/>
      <w:pPr>
        <w:ind w:left="5962" w:hanging="360"/>
      </w:pPr>
    </w:lvl>
    <w:lvl w:ilvl="8" w:tplc="3809001B" w:tentative="1">
      <w:start w:val="1"/>
      <w:numFmt w:val="lowerRoman"/>
      <w:lvlText w:val="%9."/>
      <w:lvlJc w:val="right"/>
      <w:pPr>
        <w:ind w:left="6682" w:hanging="180"/>
      </w:pPr>
    </w:lvl>
  </w:abstractNum>
  <w:abstractNum w:abstractNumId="12" w15:restartNumberingAfterBreak="0">
    <w:nsid w:val="392577D3"/>
    <w:multiLevelType w:val="multilevel"/>
    <w:tmpl w:val="76BA4D06"/>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1495"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3C48449D"/>
    <w:multiLevelType w:val="multilevel"/>
    <w:tmpl w:val="E0386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25F68F3"/>
    <w:multiLevelType w:val="multilevel"/>
    <w:tmpl w:val="1D68729E"/>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107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45A57F23"/>
    <w:multiLevelType w:val="hybridMultilevel"/>
    <w:tmpl w:val="2968C4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E856E5"/>
    <w:multiLevelType w:val="multilevel"/>
    <w:tmpl w:val="9D8C9ED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D5E4B77"/>
    <w:multiLevelType w:val="hybridMultilevel"/>
    <w:tmpl w:val="FEC2FF2E"/>
    <w:lvl w:ilvl="0" w:tplc="CA6886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E2A5C3C"/>
    <w:multiLevelType w:val="multilevel"/>
    <w:tmpl w:val="801420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3B7F1D"/>
    <w:multiLevelType w:val="multilevel"/>
    <w:tmpl w:val="7B2CEB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59E4E00"/>
    <w:multiLevelType w:val="multilevel"/>
    <w:tmpl w:val="3EA0DDFC"/>
    <w:lvl w:ilvl="0">
      <w:start w:val="1"/>
      <w:numFmt w:val="decimal"/>
      <w:lvlText w:val="%1."/>
      <w:lvlJc w:val="left"/>
      <w:pPr>
        <w:ind w:left="922" w:hanging="360"/>
      </w:pPr>
    </w:lvl>
    <w:lvl w:ilvl="1">
      <w:start w:val="1"/>
      <w:numFmt w:val="decimal"/>
      <w:lvlText w:val="%2."/>
      <w:lvlJc w:val="left"/>
      <w:pPr>
        <w:ind w:left="643" w:hanging="360"/>
      </w:pPr>
    </w:lvl>
    <w:lvl w:ilvl="2">
      <w:start w:val="1"/>
      <w:numFmt w:val="lowerRoman"/>
      <w:lvlText w:val="%3."/>
      <w:lvlJc w:val="right"/>
      <w:pPr>
        <w:ind w:left="2362" w:hanging="180"/>
      </w:pPr>
    </w:lvl>
    <w:lvl w:ilvl="3">
      <w:start w:val="1"/>
      <w:numFmt w:val="decimal"/>
      <w:lvlText w:val="%4."/>
      <w:lvlJc w:val="left"/>
      <w:pPr>
        <w:ind w:left="3082" w:hanging="360"/>
      </w:pPr>
    </w:lvl>
    <w:lvl w:ilvl="4">
      <w:start w:val="1"/>
      <w:numFmt w:val="lowerLetter"/>
      <w:lvlText w:val="%5."/>
      <w:lvlJc w:val="left"/>
      <w:pPr>
        <w:ind w:left="3802" w:hanging="360"/>
      </w:pPr>
    </w:lvl>
    <w:lvl w:ilvl="5">
      <w:start w:val="1"/>
      <w:numFmt w:val="lowerRoman"/>
      <w:lvlText w:val="%6."/>
      <w:lvlJc w:val="right"/>
      <w:pPr>
        <w:ind w:left="4522" w:hanging="180"/>
      </w:pPr>
    </w:lvl>
    <w:lvl w:ilvl="6">
      <w:start w:val="1"/>
      <w:numFmt w:val="decimal"/>
      <w:lvlText w:val="%7."/>
      <w:lvlJc w:val="left"/>
      <w:pPr>
        <w:ind w:left="5242" w:hanging="360"/>
      </w:pPr>
    </w:lvl>
    <w:lvl w:ilvl="7">
      <w:start w:val="1"/>
      <w:numFmt w:val="lowerLetter"/>
      <w:lvlText w:val="%8."/>
      <w:lvlJc w:val="left"/>
      <w:pPr>
        <w:ind w:left="5962" w:hanging="360"/>
      </w:pPr>
    </w:lvl>
    <w:lvl w:ilvl="8">
      <w:start w:val="1"/>
      <w:numFmt w:val="lowerRoman"/>
      <w:lvlText w:val="%9."/>
      <w:lvlJc w:val="right"/>
      <w:pPr>
        <w:ind w:left="6682" w:hanging="180"/>
      </w:pPr>
    </w:lvl>
  </w:abstractNum>
  <w:abstractNum w:abstractNumId="21" w15:restartNumberingAfterBreak="0">
    <w:nsid w:val="574D74D4"/>
    <w:multiLevelType w:val="hybridMultilevel"/>
    <w:tmpl w:val="D5826F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3157FC"/>
    <w:multiLevelType w:val="hybridMultilevel"/>
    <w:tmpl w:val="57364F12"/>
    <w:lvl w:ilvl="0" w:tplc="93104390">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A8559DE"/>
    <w:multiLevelType w:val="multilevel"/>
    <w:tmpl w:val="E3D4CB46"/>
    <w:lvl w:ilvl="0">
      <w:start w:val="1"/>
      <w:numFmt w:val="decimal"/>
      <w:lvlText w:val="%1."/>
      <w:lvlJc w:val="left"/>
      <w:pPr>
        <w:ind w:left="720" w:hanging="360"/>
      </w:pPr>
    </w:lvl>
    <w:lvl w:ilvl="1">
      <w:start w:val="1"/>
      <w:numFmt w:val="decimal"/>
      <w:lvlText w:val="%2."/>
      <w:lvlJc w:val="left"/>
      <w:pPr>
        <w:ind w:left="643"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CCC5402"/>
    <w:multiLevelType w:val="hybridMultilevel"/>
    <w:tmpl w:val="4F46C0B0"/>
    <w:lvl w:ilvl="0" w:tplc="93104390">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D6665A0"/>
    <w:multiLevelType w:val="hybridMultilevel"/>
    <w:tmpl w:val="14B8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622050"/>
    <w:multiLevelType w:val="hybridMultilevel"/>
    <w:tmpl w:val="BFF6C060"/>
    <w:lvl w:ilvl="0" w:tplc="93104390">
      <w:start w:val="1"/>
      <w:numFmt w:val="decimal"/>
      <w:lvlText w:val="%1"/>
      <w:lvlJc w:val="center"/>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15:restartNumberingAfterBreak="0">
    <w:nsid w:val="6D883896"/>
    <w:multiLevelType w:val="hybridMultilevel"/>
    <w:tmpl w:val="BFE405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0456D"/>
    <w:multiLevelType w:val="multilevel"/>
    <w:tmpl w:val="5D389C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4EC56D7"/>
    <w:multiLevelType w:val="hybridMultilevel"/>
    <w:tmpl w:val="87C050C4"/>
    <w:lvl w:ilvl="0" w:tplc="93104390">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9E47867"/>
    <w:multiLevelType w:val="hybridMultilevel"/>
    <w:tmpl w:val="630642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622E01"/>
    <w:multiLevelType w:val="hybridMultilevel"/>
    <w:tmpl w:val="5184AC8E"/>
    <w:lvl w:ilvl="0" w:tplc="93104390">
      <w:start w:val="1"/>
      <w:numFmt w:val="decimal"/>
      <w:lvlText w:val="%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CA7662F"/>
    <w:multiLevelType w:val="hybridMultilevel"/>
    <w:tmpl w:val="ACAE3388"/>
    <w:lvl w:ilvl="0" w:tplc="93104390">
      <w:start w:val="1"/>
      <w:numFmt w:val="decimal"/>
      <w:lvlText w:val="%1"/>
      <w:lvlJc w:val="center"/>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7F3A2475"/>
    <w:multiLevelType w:val="multilevel"/>
    <w:tmpl w:val="9932AD12"/>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94339990">
    <w:abstractNumId w:val="20"/>
  </w:num>
  <w:num w:numId="2" w16cid:durableId="180166156">
    <w:abstractNumId w:val="16"/>
  </w:num>
  <w:num w:numId="3" w16cid:durableId="84032105">
    <w:abstractNumId w:val="2"/>
  </w:num>
  <w:num w:numId="4" w16cid:durableId="902638574">
    <w:abstractNumId w:val="0"/>
  </w:num>
  <w:num w:numId="5" w16cid:durableId="1188831824">
    <w:abstractNumId w:val="18"/>
  </w:num>
  <w:num w:numId="6" w16cid:durableId="1695111607">
    <w:abstractNumId w:val="3"/>
  </w:num>
  <w:num w:numId="7" w16cid:durableId="138235090">
    <w:abstractNumId w:val="23"/>
  </w:num>
  <w:num w:numId="8" w16cid:durableId="154223645">
    <w:abstractNumId w:val="28"/>
  </w:num>
  <w:num w:numId="9" w16cid:durableId="952518471">
    <w:abstractNumId w:val="33"/>
  </w:num>
  <w:num w:numId="10" w16cid:durableId="1280918558">
    <w:abstractNumId w:val="1"/>
  </w:num>
  <w:num w:numId="11" w16cid:durableId="382683076">
    <w:abstractNumId w:val="12"/>
  </w:num>
  <w:num w:numId="12" w16cid:durableId="260722520">
    <w:abstractNumId w:val="8"/>
  </w:num>
  <w:num w:numId="13" w16cid:durableId="1259830971">
    <w:abstractNumId w:val="14"/>
  </w:num>
  <w:num w:numId="14" w16cid:durableId="1780879923">
    <w:abstractNumId w:val="13"/>
  </w:num>
  <w:num w:numId="15" w16cid:durableId="427311209">
    <w:abstractNumId w:val="19"/>
  </w:num>
  <w:num w:numId="16" w16cid:durableId="774906000">
    <w:abstractNumId w:val="10"/>
  </w:num>
  <w:num w:numId="17" w16cid:durableId="249698607">
    <w:abstractNumId w:val="6"/>
  </w:num>
  <w:num w:numId="18" w16cid:durableId="1767187230">
    <w:abstractNumId w:val="9"/>
  </w:num>
  <w:num w:numId="19" w16cid:durableId="1545368686">
    <w:abstractNumId w:val="27"/>
  </w:num>
  <w:num w:numId="20" w16cid:durableId="166872139">
    <w:abstractNumId w:val="30"/>
  </w:num>
  <w:num w:numId="21" w16cid:durableId="237983890">
    <w:abstractNumId w:val="17"/>
  </w:num>
  <w:num w:numId="22" w16cid:durableId="380136626">
    <w:abstractNumId w:val="4"/>
  </w:num>
  <w:num w:numId="23" w16cid:durableId="1065181535">
    <w:abstractNumId w:val="5"/>
  </w:num>
  <w:num w:numId="24" w16cid:durableId="519130661">
    <w:abstractNumId w:val="25"/>
  </w:num>
  <w:num w:numId="25" w16cid:durableId="1571768719">
    <w:abstractNumId w:val="7"/>
  </w:num>
  <w:num w:numId="26" w16cid:durableId="1322347567">
    <w:abstractNumId w:val="21"/>
  </w:num>
  <w:num w:numId="27" w16cid:durableId="513692772">
    <w:abstractNumId w:val="15"/>
  </w:num>
  <w:num w:numId="28" w16cid:durableId="1098066756">
    <w:abstractNumId w:val="22"/>
  </w:num>
  <w:num w:numId="29" w16cid:durableId="1629625578">
    <w:abstractNumId w:val="32"/>
  </w:num>
  <w:num w:numId="30" w16cid:durableId="719328956">
    <w:abstractNumId w:val="24"/>
  </w:num>
  <w:num w:numId="31" w16cid:durableId="1793598537">
    <w:abstractNumId w:val="26"/>
  </w:num>
  <w:num w:numId="32" w16cid:durableId="265503930">
    <w:abstractNumId w:val="31"/>
  </w:num>
  <w:num w:numId="33" w16cid:durableId="1449229361">
    <w:abstractNumId w:val="29"/>
  </w:num>
  <w:num w:numId="34" w16cid:durableId="1906545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B7B"/>
    <w:rsid w:val="00083D38"/>
    <w:rsid w:val="000C4DD4"/>
    <w:rsid w:val="00123C9A"/>
    <w:rsid w:val="00173ABF"/>
    <w:rsid w:val="001934F5"/>
    <w:rsid w:val="001B13F7"/>
    <w:rsid w:val="001D5436"/>
    <w:rsid w:val="00260CCD"/>
    <w:rsid w:val="002749C6"/>
    <w:rsid w:val="00315B59"/>
    <w:rsid w:val="00363656"/>
    <w:rsid w:val="003A74ED"/>
    <w:rsid w:val="003C0371"/>
    <w:rsid w:val="004375CD"/>
    <w:rsid w:val="00462082"/>
    <w:rsid w:val="0048091C"/>
    <w:rsid w:val="004D21E8"/>
    <w:rsid w:val="004D4B3B"/>
    <w:rsid w:val="004E1604"/>
    <w:rsid w:val="004E507A"/>
    <w:rsid w:val="005377B9"/>
    <w:rsid w:val="005409C8"/>
    <w:rsid w:val="00553565"/>
    <w:rsid w:val="00553EFA"/>
    <w:rsid w:val="00557232"/>
    <w:rsid w:val="00592442"/>
    <w:rsid w:val="005D3319"/>
    <w:rsid w:val="0069553B"/>
    <w:rsid w:val="006B6CE2"/>
    <w:rsid w:val="00714528"/>
    <w:rsid w:val="00746B7B"/>
    <w:rsid w:val="00783113"/>
    <w:rsid w:val="007F4BAE"/>
    <w:rsid w:val="008119C3"/>
    <w:rsid w:val="00825AF3"/>
    <w:rsid w:val="00831836"/>
    <w:rsid w:val="00850DAE"/>
    <w:rsid w:val="008661F2"/>
    <w:rsid w:val="0089368B"/>
    <w:rsid w:val="00896F27"/>
    <w:rsid w:val="008D0222"/>
    <w:rsid w:val="0091202C"/>
    <w:rsid w:val="00914859"/>
    <w:rsid w:val="0093064C"/>
    <w:rsid w:val="00997BBF"/>
    <w:rsid w:val="009B4D9F"/>
    <w:rsid w:val="00A83E0F"/>
    <w:rsid w:val="00AA7FFB"/>
    <w:rsid w:val="00AF2780"/>
    <w:rsid w:val="00B14B60"/>
    <w:rsid w:val="00BD11B6"/>
    <w:rsid w:val="00BD7519"/>
    <w:rsid w:val="00BF2C27"/>
    <w:rsid w:val="00C0772D"/>
    <w:rsid w:val="00CA20C4"/>
    <w:rsid w:val="00CB7669"/>
    <w:rsid w:val="00D12E7F"/>
    <w:rsid w:val="00D17387"/>
    <w:rsid w:val="00D2461F"/>
    <w:rsid w:val="00D32C63"/>
    <w:rsid w:val="00DC581B"/>
    <w:rsid w:val="00DF1C2A"/>
    <w:rsid w:val="00EE62B8"/>
    <w:rsid w:val="00F06C4A"/>
    <w:rsid w:val="00F747FA"/>
    <w:rsid w:val="00F9336F"/>
    <w:rsid w:val="00FC62E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72236"/>
  <w15:docId w15:val="{DC90D4DA-AC59-46EE-84A6-1DACB619D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387"/>
  </w:style>
  <w:style w:type="paragraph" w:styleId="Heading1">
    <w:name w:val="heading 1"/>
    <w:basedOn w:val="Normal"/>
    <w:next w:val="Normal"/>
    <w:uiPriority w:val="9"/>
    <w:qFormat/>
    <w:pPr>
      <w:keepNext/>
      <w:spacing w:before="240" w:after="80"/>
      <w:jc w:val="center"/>
      <w:outlineLvl w:val="0"/>
    </w:pPr>
    <w:rPr>
      <w:smallCaps/>
    </w:rPr>
  </w:style>
  <w:style w:type="paragraph" w:styleId="Heading2">
    <w:name w:val="heading 2"/>
    <w:basedOn w:val="Normal"/>
    <w:next w:val="Normal"/>
    <w:uiPriority w:val="9"/>
    <w:unhideWhenUsed/>
    <w:qFormat/>
    <w:pPr>
      <w:keepNext/>
      <w:spacing w:before="120" w:after="60"/>
      <w:outlineLvl w:val="1"/>
    </w:pPr>
    <w:rPr>
      <w:i/>
    </w:rPr>
  </w:style>
  <w:style w:type="paragraph" w:styleId="Heading3">
    <w:name w:val="heading 3"/>
    <w:basedOn w:val="Normal"/>
    <w:next w:val="Normal"/>
    <w:uiPriority w:val="9"/>
    <w:semiHidden/>
    <w:unhideWhenUsed/>
    <w:qFormat/>
    <w:pPr>
      <w:keepNext/>
      <w:outlineLvl w:val="2"/>
    </w:pPr>
    <w:rPr>
      <w:i/>
    </w:rPr>
  </w:style>
  <w:style w:type="paragraph" w:styleId="Heading4">
    <w:name w:val="heading 4"/>
    <w:basedOn w:val="Normal"/>
    <w:next w:val="Normal"/>
    <w:uiPriority w:val="9"/>
    <w:semiHidden/>
    <w:unhideWhenUsed/>
    <w:qFormat/>
    <w:pPr>
      <w:keepNext/>
      <w:spacing w:before="240" w:after="60"/>
      <w:ind w:left="1152" w:hanging="720"/>
      <w:outlineLvl w:val="3"/>
    </w:pPr>
    <w:rPr>
      <w:i/>
      <w:sz w:val="18"/>
      <w:szCs w:val="18"/>
    </w:rPr>
  </w:style>
  <w:style w:type="paragraph" w:styleId="Heading5">
    <w:name w:val="heading 5"/>
    <w:basedOn w:val="Normal"/>
    <w:next w:val="Normal"/>
    <w:uiPriority w:val="9"/>
    <w:semiHidden/>
    <w:unhideWhenUsed/>
    <w:qFormat/>
    <w:pPr>
      <w:spacing w:before="240" w:after="60"/>
      <w:ind w:left="1872" w:hanging="720"/>
      <w:outlineLvl w:val="4"/>
    </w:pPr>
    <w:rPr>
      <w:sz w:val="18"/>
      <w:szCs w:val="18"/>
    </w:rPr>
  </w:style>
  <w:style w:type="paragraph" w:styleId="Heading6">
    <w:name w:val="heading 6"/>
    <w:basedOn w:val="Normal"/>
    <w:next w:val="Normal"/>
    <w:uiPriority w:val="9"/>
    <w:semiHidden/>
    <w:unhideWhenUsed/>
    <w:qFormat/>
    <w:pPr>
      <w:spacing w:before="240" w:after="60"/>
      <w:ind w:left="2592" w:hanging="720"/>
      <w:outlineLvl w:val="5"/>
    </w:pPr>
    <w:rPr>
      <w:i/>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sz w:val="48"/>
      <w:szCs w:val="4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paragraph" w:styleId="ListParagraph">
    <w:name w:val="List Paragraph"/>
    <w:basedOn w:val="Normal"/>
    <w:uiPriority w:val="34"/>
    <w:qFormat/>
    <w:rsid w:val="00CA20C4"/>
    <w:pPr>
      <w:ind w:left="720"/>
      <w:contextualSpacing/>
    </w:pPr>
  </w:style>
  <w:style w:type="character" w:styleId="Hyperlink">
    <w:name w:val="Hyperlink"/>
    <w:basedOn w:val="DefaultParagraphFont"/>
    <w:uiPriority w:val="99"/>
    <w:unhideWhenUsed/>
    <w:rsid w:val="008D0222"/>
    <w:rPr>
      <w:color w:val="0000FF" w:themeColor="hyperlink"/>
      <w:u w:val="single"/>
    </w:rPr>
  </w:style>
  <w:style w:type="character" w:styleId="UnresolvedMention">
    <w:name w:val="Unresolved Mention"/>
    <w:basedOn w:val="DefaultParagraphFont"/>
    <w:uiPriority w:val="99"/>
    <w:semiHidden/>
    <w:unhideWhenUsed/>
    <w:rsid w:val="008D0222"/>
    <w:rPr>
      <w:color w:val="605E5C"/>
      <w:shd w:val="clear" w:color="auto" w:fill="E1DFDD"/>
    </w:rPr>
  </w:style>
  <w:style w:type="paragraph" w:styleId="Header">
    <w:name w:val="header"/>
    <w:basedOn w:val="Normal"/>
    <w:link w:val="HeaderChar"/>
    <w:uiPriority w:val="99"/>
    <w:unhideWhenUsed/>
    <w:rsid w:val="00D2461F"/>
    <w:pPr>
      <w:tabs>
        <w:tab w:val="center" w:pos="4680"/>
        <w:tab w:val="right" w:pos="9360"/>
      </w:tabs>
    </w:pPr>
  </w:style>
  <w:style w:type="character" w:customStyle="1" w:styleId="HeaderChar">
    <w:name w:val="Header Char"/>
    <w:basedOn w:val="DefaultParagraphFont"/>
    <w:link w:val="Header"/>
    <w:uiPriority w:val="99"/>
    <w:rsid w:val="00D246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5562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fk@unpad.ac.id"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math.fmipa.unpad.ac.id"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yperlink" Target="mailto:shania18001@mail.unpad.ac.i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li031</b:Tag>
    <b:SourceType>JournalArticle</b:SourceType>
    <b:Guid>{FF20896D-35AC-43D5-A914-A2353CE8278F}</b:Guid>
    <b:Title>Institutional Repositories: Essential Infrastructure For Scholarship In The Digital Age</b:Title>
    <b:Year>2003</b:Year>
    <b:Author>
      <b:Author>
        <b:NameList>
          <b:Person>
            <b:Last>Lynch</b:Last>
            <b:First>Clifford</b:First>
            <b:Middle>A.</b:Middle>
          </b:Person>
        </b:NameList>
      </b:Author>
    </b:Author>
    <b:JournalName>portal Libraries and The Academy</b:JournalName>
    <b:Pages>327-336</b:Pages>
    <b:RefOrder>1</b:RefOrder>
  </b:Source>
  <b:Source>
    <b:Tag>Jer17</b:Tag>
    <b:SourceType>Book</b:SourceType>
    <b:Guid>{5CBC5676-7995-48AE-9657-4F5C9EEBC43E}</b:Guid>
    <b:Title>Beginning Android® programming with Android Studio</b:Title>
    <b:Year>2017</b:Year>
    <b:City>Indianapolis</b:City>
    <b:Publisher>Wrox</b:Publisher>
    <b:Author>
      <b:Author>
        <b:NameList>
          <b:Person>
            <b:Last>DiMarzio</b:Last>
            <b:First>Jerome</b:First>
            <b:Middle>F</b:Middle>
          </b:Person>
        </b:NameList>
      </b:Author>
    </b:Author>
    <b:RefOrder>2</b:RefOrder>
  </b:Source>
  <b:Source>
    <b:Tag>Suf22</b:Tag>
    <b:SourceType>Book</b:SourceType>
    <b:Guid>{11EDD377-7B86-4DBB-A270-81714A779078}</b:Guid>
    <b:Author>
      <b:Author>
        <b:NameList>
          <b:Person>
            <b:Last>Uzayr</b:Last>
            <b:First>Sufyan</b:First>
            <b:Middle>bin</b:Middle>
          </b:Person>
        </b:NameList>
      </b:Author>
    </b:Author>
    <b:Title>Mastering Android studio : a beginner's guide</b:Title>
    <b:Year>2022</b:Year>
    <b:City>Boca Raton</b:City>
    <b:Publisher>Crc Press</b:Publisher>
    <b:RefOrder>3</b:RefOrder>
  </b:Source>
  <b:Source>
    <b:Tag>Jam16</b:Tag>
    <b:SourceType>Book</b:SourceType>
    <b:Guid>{7624EDDB-0C0E-461F-AB1A-90132860DF07}</b:Guid>
    <b:Author>
      <b:Author>
        <b:NameList>
          <b:Person>
            <b:Last>Chan</b:Last>
            <b:First>Jamie</b:First>
          </b:Person>
        </b:NameList>
      </b:Author>
    </b:Author>
    <b:Title>Learn Java in one day and learn it well : Java for beginners with hands-on project : the only book you need to start coding in Java immediately</b:Title>
    <b:Year>2016</b:Year>
    <b:City>Columbia, Sc</b:City>
    <b:Publisher>Learn Coding Fast</b:Publisher>
    <b:RefOrder>4</b:RefOrder>
  </b:Source>
  <b:Source>
    <b:Tag>JPa17</b:Tag>
    <b:SourceType>Book</b:SourceType>
    <b:Guid>{2B68132D-F508-4925-9927-89CAF5AB2467}</b:Guid>
    <b:Author>
      <b:Author>
        <b:NameList>
          <b:Person>
            <b:Last>Cardle</b:Last>
            <b:First>J.</b:First>
            <b:Middle>Paul</b:Middle>
          </b:Person>
        </b:NameList>
      </b:Author>
    </b:Author>
    <b:Title>Android App Development in Android Studio : Java + Android Edition for Beginners</b:Title>
    <b:Year>2017</b:Year>
    <b:City>United States</b:City>
    <b:Publisher>Manchester Academic Publishers</b:Publisher>
    <b:RefOrder>5</b:RefOrder>
  </b:Source>
  <b:Source>
    <b:Tag>Mic17</b:Tag>
    <b:SourceType>Book</b:SourceType>
    <b:Guid>{E624E773-9D50-4C2D-ADE5-AA5F6917EBAD}</b:Guid>
    <b:Author>
      <b:Author>
        <b:NameList>
          <b:Person>
            <b:Last>Knapp</b:Last>
            <b:First>Micheal</b:First>
          </b:Person>
        </b:NameList>
      </b:Author>
    </b:Author>
    <b:Title>HTML &amp; CSS : Learn the Fundamentals in 7 days</b:Title>
    <b:Year>2017</b:Year>
    <b:City>United States</b:City>
    <b:Publisher>Micheal Knapp</b:Publisher>
    <b:RefOrder>6</b:RefOrder>
  </b:Source>
</b:Sources>
</file>

<file path=customXml/itemProps1.xml><?xml version="1.0" encoding="utf-8"?>
<ds:datastoreItem xmlns:ds="http://schemas.openxmlformats.org/officeDocument/2006/customXml" ds:itemID="{34928A94-4C8E-4559-ACC5-D4001AD54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7</Pages>
  <Words>3165</Words>
  <Characters>1804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ra</dc:creator>
  <cp:lastModifiedBy>Shania Salsabila</cp:lastModifiedBy>
  <cp:revision>10</cp:revision>
  <cp:lastPrinted>2022-01-14T04:44:00Z</cp:lastPrinted>
  <dcterms:created xsi:type="dcterms:W3CDTF">2022-01-06T06:45:00Z</dcterms:created>
  <dcterms:modified xsi:type="dcterms:W3CDTF">2022-08-23T09:45:00Z</dcterms:modified>
</cp:coreProperties>
</file>